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29796AF" w:rsidR="00B50701" w:rsidRDefault="00B50701">
      <w:r>
        <w:fldChar w:fldCharType="begin" w:fldLock="1"/>
      </w:r>
      <w:r w:rsidR="00CE40BE">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18E0CD3D" w:rsidR="00B50701" w:rsidRDefault="008C08E5" w:rsidP="00B50701">
      <w:r>
        <w:fldChar w:fldCharType="begin" w:fldLock="1"/>
      </w:r>
      <w:r w:rsidR="00CE40BE">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5FFA12B7" w:rsidR="001C1ED1" w:rsidRDefault="00F44BF9" w:rsidP="00B50701">
      <w:r>
        <w:fldChar w:fldCharType="begin" w:fldLock="1"/>
      </w:r>
      <w:r w:rsidR="00CE40BE">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3A04CE0C" w:rsidR="00773882" w:rsidRDefault="003E25ED" w:rsidP="00B50701">
      <w:r>
        <w:fldChar w:fldCharType="begin" w:fldLock="1"/>
      </w:r>
      <w:r w:rsidR="00CE40BE">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6D77DCD" w:rsidR="00F942A5" w:rsidRDefault="00A943BB" w:rsidP="00B50701">
      <w:r>
        <w:fldChar w:fldCharType="begin" w:fldLock="1"/>
      </w:r>
      <w:r w:rsidR="00CE40BE">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59E8A841" w:rsidR="00780D09" w:rsidRDefault="007E27F4" w:rsidP="00B50701">
      <w:r>
        <w:fldChar w:fldCharType="begin" w:fldLock="1"/>
      </w:r>
      <w:r w:rsidR="00CE40BE">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2F0E6FF" w:rsidR="00940474" w:rsidRDefault="00780D09" w:rsidP="00B50701">
      <w:r>
        <w:fldChar w:fldCharType="begin" w:fldLock="1"/>
      </w:r>
      <w:r w:rsidR="00CE40BE">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04203A91" w:rsidR="00020C8B" w:rsidRDefault="00020C8B" w:rsidP="00B50701">
      <w:r>
        <w:fldChar w:fldCharType="begin" w:fldLock="1"/>
      </w:r>
      <w:r w:rsidR="00CE40BE">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73F300F9" w:rsidR="00F942A5" w:rsidRDefault="00995522" w:rsidP="00B50701">
      <w:r>
        <w:fldChar w:fldCharType="begin" w:fldLock="1"/>
      </w:r>
      <w:r w:rsidR="00CE40BE">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8823DF2" w:rsidR="00F942A5" w:rsidRDefault="00137AF6" w:rsidP="00B50701">
      <w:r>
        <w:fldChar w:fldCharType="begin" w:fldLock="1"/>
      </w:r>
      <w:r w:rsidR="00CE40BE">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25738995" w:rsidR="009D6DA1" w:rsidRDefault="009D6DA1" w:rsidP="009D6DA1">
      <w:r>
        <w:fldChar w:fldCharType="begin" w:fldLock="1"/>
      </w:r>
      <w:r w:rsidR="00CE40B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35316E0C" w:rsidR="00667C5E" w:rsidRDefault="00667C5E" w:rsidP="00B50701">
      <w:r>
        <w:fldChar w:fldCharType="begin" w:fldLock="1"/>
      </w:r>
      <w:r w:rsidR="00CE40BE">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CE40BE">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06C555DF" w:rsidR="00527CDB" w:rsidRDefault="00527CDB" w:rsidP="00B50701">
      <w:r>
        <w:fldChar w:fldCharType="begin" w:fldLock="1"/>
      </w:r>
      <w:r w:rsidR="00CE40BE">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C3E5C5C" w:rsidR="009D6DA1" w:rsidRDefault="00052381" w:rsidP="00B50701">
      <w:r>
        <w:fldChar w:fldCharType="begin" w:fldLock="1"/>
      </w:r>
      <w:r w:rsidR="00CE40BE">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285D0E99" w:rsidR="000A75ED" w:rsidRDefault="000A75ED" w:rsidP="00B50701">
      <w:r>
        <w:fldChar w:fldCharType="begin" w:fldLock="1"/>
      </w:r>
      <w:r w:rsidR="00E35418">
        <w:instrText>ADDIN CSL_CITATION { "citationItems" : [ { "id" : "ITEM-1", "itemData" : { "author" : [ { "dropping-particle" : "", "family" : "Massari", "given" : "A", "non-dropping-particle" : "", "parse-names" : false, "suffix" : "" }, { "dropping-particle" : "", "family" : "Kohler", "given" : "Monica",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27D74F5" w:rsidR="000D3DD9" w:rsidRDefault="000D3DD9" w:rsidP="00B50701">
      <w:r>
        <w:fldChar w:fldCharType="begin" w:fldLock="1"/>
      </w:r>
      <w:r w:rsidR="00CE40BE">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E7EC91C" w:rsidR="00482E26" w:rsidRDefault="00482E26" w:rsidP="00B50701">
      <w:r>
        <w:fldChar w:fldCharType="begin" w:fldLock="1"/>
      </w:r>
      <w:r w:rsidR="00CE40BE">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7DB106AA" w:rsidR="00975F1A" w:rsidRDefault="00975F1A" w:rsidP="00B50701">
      <w:r>
        <w:fldChar w:fldCharType="begin" w:fldLock="1"/>
      </w:r>
      <w:r w:rsidR="00CE40B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lastRenderedPageBreak/>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0B311DE4" w:rsidR="00052381" w:rsidRDefault="00AE2A7E" w:rsidP="00B50701">
      <w:r>
        <w:fldChar w:fldCharType="begin" w:fldLock="1"/>
      </w:r>
      <w:r w:rsidR="00CE40B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BA23D4E" w:rsidR="00221C6E" w:rsidRDefault="00221C6E" w:rsidP="00B50701">
      <w:r>
        <w:fldChar w:fldCharType="begin" w:fldLock="1"/>
      </w:r>
      <w:r w:rsidR="00CE40BE">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DA34392" w:rsidR="000C3A23" w:rsidRDefault="000C3A23" w:rsidP="00B50701">
      <w:r>
        <w:fldChar w:fldCharType="begin" w:fldLock="1"/>
      </w:r>
      <w:r w:rsidR="00CE40BE">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the earliest part of the response is simulated by assuming a vertically propagating shear wa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4E7CC612" w:rsidR="006A3C5F" w:rsidRDefault="006A3C5F" w:rsidP="00B50701">
      <w:r>
        <w:fldChar w:fldCharType="begin" w:fldLock="1"/>
      </w:r>
      <w:r w:rsidR="00CE40BE">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24CA3D4A" w:rsidR="00CE40BE" w:rsidRDefault="00CE40BE" w:rsidP="00B50701">
      <w:r>
        <w:fldChar w:fldCharType="begin" w:fldLock="1"/>
      </w:r>
      <w:r w:rsidR="005145A5">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noteIndex" : 0 }, "schema" : "https://github.com/citation-style-language/schema/raw/master/csl-citation.json" }</w:instrText>
      </w:r>
      <w:r>
        <w:fldChar w:fldCharType="separate"/>
      </w:r>
      <w:r w:rsidRPr="00CE40BE">
        <w:rPr>
          <w:noProof/>
        </w:rPr>
        <w:t>[</w:t>
      </w:r>
      <w:r w:rsidRPr="00CE40BE">
        <w:rPr>
          <w:i/>
          <w:noProof/>
        </w:rPr>
        <w:t>Yin et al.</w:t>
      </w:r>
      <w:r w:rsidRPr="00CE40BE">
        <w:rPr>
          <w:noProof/>
        </w:rPr>
        <w:t>, 2016]</w:t>
      </w:r>
      <w:r>
        <w:fldChar w:fldCharType="end"/>
      </w:r>
      <w:r>
        <w:t xml:space="preserve"> talks about using the Palert system to do structural health monitoring.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72C4C2E1" w:rsidR="00AE2A7E" w:rsidRDefault="005145A5" w:rsidP="00B50701">
      <w:r>
        <w:fldChar w:fldCharType="begin" w:fldLock="1"/>
      </w:r>
      <w:r w:rsidR="00E35418">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previouslyFormattedCitation" : "[&lt;i&gt;Duputel and Rivera&lt;/i&gt;, 2017]" }, "properties" : { "noteIndex" : 0 }, "schema" : "https://github.com/citation-style-language/schema/raw/master/csl-citation.json" }</w:instrText>
      </w:r>
      <w:r>
        <w:fldChar w:fldCharType="separate"/>
      </w:r>
      <w:r w:rsidRPr="005145A5">
        <w:rPr>
          <w:noProof/>
        </w:rPr>
        <w:t>[</w:t>
      </w:r>
      <w:r w:rsidRPr="005145A5">
        <w:rPr>
          <w:i/>
          <w:noProof/>
        </w:rPr>
        <w:t>Duputel and Rivera</w:t>
      </w:r>
      <w:r w:rsidRPr="005145A5">
        <w:rPr>
          <w:noProof/>
        </w:rPr>
        <w:t>, 2017]</w:t>
      </w:r>
      <w:r>
        <w:fldChar w:fldCharType="end"/>
      </w:r>
      <w:r>
        <w:t xml:space="preserve"> reports main features of the M7.8 Kailoura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w:t>
      </w:r>
      <w:r w:rsidR="00C228FC">
        <w:lastRenderedPageBreak/>
        <w:t xml:space="preserve">rupture and propagated to the northeast, triggering large slip on both strike-slip and thrust faults. </w:t>
      </w:r>
      <w:r w:rsidR="00DA2817">
        <w:t xml:space="preserve">Thus the Kaikoura earthquake is a rare instance in which slip on intraplate faults trigger extensive interpolate thrust faulting. </w:t>
      </w:r>
    </w:p>
    <w:p w14:paraId="241E59C6" w14:textId="77777777" w:rsidR="00E35418" w:rsidRDefault="00E35418" w:rsidP="00B50701"/>
    <w:p w14:paraId="3B66C351" w14:textId="5CF7282B" w:rsidR="00E35418" w:rsidRDefault="00E35418" w:rsidP="00B50701">
      <w:r>
        <w:fldChar w:fldCharType="begin" w:fldLock="1"/>
      </w:r>
      <w:r w:rsidR="00F11193">
        <w:instrText>ADDIN CSL_CITATION { "citationItems" : [ { "id" : "ITEM-1", "itemData" : { "abstract" : "The recent evolution of induced seismicity in Central United States calls for exhaustive catalogs to improve seismic hazard assessment. Over the last decades, the volume of seismic data has increased exponentially, creating a need for efficient algorithms to reliably detect and locate earthquakes. Today's most elaborate methods scan through the plethora of continuous seismic records, searching for repeating seismic signals. In this work, we leverage the recent advances in artificial intelligence and present ConvNetQuake, a highly scalable convolutional neural network for earthquake detection and location from a single waveform. We apply our technique to study the induced seismicity in Oklahoma (USA). We detect 20 times more earthquakes than previously cataloged by the Oklahoma Geological Survey. Our algorithm is orders of magnitude faster than established methods.", "author" : [ { "dropping-particle" : "", "family" : "Perol", "given" : "Thibaut", "non-dropping-particle" : "", "parse-names" : false, "suffix" : "" }, { "dropping-particle" : "", "family" : "Gharbi", "given" : "Micha\u00ebl", "non-dropping-particle" : "", "parse-names" : false, "suffix" : "" }, { "dropping-particle" : "", "family" : "Denolle", "given" : "Marine", "non-dropping-particle" : "", "parse-names" : false, "suffix" : "" } ], "id" : "ITEM-1", "issued" : { "date-parts" : [ [ "2017" ] ] }, "title" : "Convolutional Neural Network for Earthquake Detection and Location", "type" : "article-journal" }, "uris" : [ "http://www.mendeley.com/documents/?uuid=1d600843-667b-442b-8302-da13c93f818e" ] } ], "mendeley" : { "formattedCitation" : "[&lt;i&gt;Perol et al.&lt;/i&gt;, 2017]", "plainTextFormattedCitation" : "[Perol et al., 2017]", "previouslyFormattedCitation" : "[&lt;i&gt;Perol et al.&lt;/i&gt;, 2017]" }, "properties" : { "noteIndex" : 0 }, "schema" : "https://github.com/citation-style-language/schema/raw/master/csl-citation.json" }</w:instrText>
      </w:r>
      <w:r>
        <w:fldChar w:fldCharType="separate"/>
      </w:r>
      <w:r w:rsidRPr="00E35418">
        <w:rPr>
          <w:noProof/>
        </w:rPr>
        <w:t>[</w:t>
      </w:r>
      <w:r w:rsidRPr="00E35418">
        <w:rPr>
          <w:i/>
          <w:noProof/>
        </w:rPr>
        <w:t>Perol et al.</w:t>
      </w:r>
      <w:r w:rsidRPr="00E35418">
        <w:rPr>
          <w:noProof/>
        </w:rPr>
        <w:t>, 2017]</w:t>
      </w:r>
      <w:r>
        <w:fldChar w:fldCharType="end"/>
      </w:r>
      <w:r>
        <w:t xml:space="preserve"> explored using convolutional neural network to detect induced earthquakes. </w:t>
      </w:r>
      <w:r w:rsidR="001F794F">
        <w:t xml:space="preserve">It seems it can achieve high detection rate while very efficient (since it is basically some matrix operation after training). What they did is to </w:t>
      </w:r>
      <w:r w:rsidR="001B0040">
        <w:t xml:space="preserve">feed the waveforms of 3 components into the network, and train the convolutional network to recognize earthquakes. </w:t>
      </w:r>
      <w:r w:rsidR="00C86C37">
        <w:t xml:space="preserve">They first find the earthquakes from the catalog, and then in order to create a balanced dataset, they use Gaussian noise to perturb the waveform, which I </w:t>
      </w:r>
      <w:r w:rsidR="005D071C">
        <w:t xml:space="preserve">am not sure if this is correct, I need test this approach. </w:t>
      </w:r>
      <w:r w:rsidR="00FD7345">
        <w:t xml:space="preserve">They also divide the interest region into 6 different regions, and use class 0 – 6 (0 means no earthquakes) to </w:t>
      </w:r>
      <w:r w:rsidR="005B66F1">
        <w:t>classify the earthquakes and decide which region they come from, they claim this as location (which I think is just group into different clusters</w:t>
      </w:r>
      <w:r w:rsidR="00013279">
        <w:t>, the detecting waveforms is more similar to the ones in the cluster</w:t>
      </w:r>
      <w:r w:rsidR="005B66F1">
        <w:t>).</w:t>
      </w:r>
      <w:r w:rsidR="00C5488F">
        <w:t xml:space="preserve"> I think this method is promising, </w:t>
      </w:r>
      <w:r w:rsidR="00BE4A57">
        <w:t xml:space="preserve">and </w:t>
      </w:r>
      <w:r w:rsidR="00C5488F">
        <w:t xml:space="preserve">I can try to build on top of their method, and make it </w:t>
      </w:r>
      <w:r w:rsidR="00162B3D">
        <w:t xml:space="preserve">a better one. </w:t>
      </w:r>
      <w:r w:rsidR="005B66F1">
        <w:t xml:space="preserve"> </w:t>
      </w:r>
    </w:p>
    <w:p w14:paraId="21C27F70" w14:textId="77777777" w:rsidR="00F11193" w:rsidRDefault="00F11193" w:rsidP="00B50701"/>
    <w:p w14:paraId="3D9FACF3" w14:textId="757B2EED" w:rsidR="00F11193" w:rsidRDefault="00F11193" w:rsidP="00B50701">
      <w:r>
        <w:fldChar w:fldCharType="begin" w:fldLock="1"/>
      </w:r>
      <w:r w:rsidR="004A19C5">
        <w:instrText>ADDIN CSL_CITATION { "citationItems" : [ { "id" : "ITEM-1", "itemData" : { "author" : [ { "dropping-particle" : "", "family" : "Background", "given" : "Company", "non-dropping-particle" : "", "parse-names" : false, "suffix" : "" } ], "container-title" : "harvard business review", "id" : "ITEM-1", "issued" : { "date-parts" : [ [ "2007" ] ] }, "title" : "Virgin Mobile USA : Pricing for the Very First Time", "type" : "article-journal" }, "uris" : [ "http://www.mendeley.com/documents/?uuid=b8f969c5-b91c-474c-8570-89e5f5eea325" ] } ], "mendeley" : { "formattedCitation" : "[&lt;i&gt;Background&lt;/i&gt;, 2007]", "plainTextFormattedCitation" : "[Background, 2007]", "previouslyFormattedCitation" : "[&lt;i&gt;Background&lt;/i&gt;, 2007]" }, "properties" : { "noteIndex" : 0 }, "schema" : "https://github.com/citation-style-language/schema/raw/master/csl-citation.json" }</w:instrText>
      </w:r>
      <w:r>
        <w:fldChar w:fldCharType="separate"/>
      </w:r>
      <w:r w:rsidRPr="00F11193">
        <w:rPr>
          <w:noProof/>
        </w:rPr>
        <w:t>[</w:t>
      </w:r>
      <w:r w:rsidRPr="00F11193">
        <w:rPr>
          <w:i/>
          <w:noProof/>
        </w:rPr>
        <w:t>Background</w:t>
      </w:r>
      <w:r w:rsidRPr="00F11193">
        <w:rPr>
          <w:noProof/>
        </w:rPr>
        <w:t>, 2007]</w:t>
      </w:r>
      <w:r>
        <w:fldChar w:fldCharType="end"/>
      </w:r>
      <w:r>
        <w:t xml:space="preserve"> talks about how the virgin company entered into a crowd, mature market. </w:t>
      </w:r>
      <w:r w:rsidR="00D5012C">
        <w:t>The key points are:</w:t>
      </w:r>
    </w:p>
    <w:p w14:paraId="2F10BF4E" w14:textId="1B4E4252" w:rsidR="00D5012C" w:rsidRDefault="00F70799" w:rsidP="00324ED8">
      <w:pPr>
        <w:pStyle w:val="ListParagraph"/>
        <w:numPr>
          <w:ilvl w:val="0"/>
          <w:numId w:val="3"/>
        </w:numPr>
      </w:pPr>
      <w:r>
        <w:t>Collaborate</w:t>
      </w:r>
      <w:r w:rsidR="00324ED8">
        <w:t xml:space="preserve"> with a big company – Sprint</w:t>
      </w:r>
    </w:p>
    <w:p w14:paraId="7AC668AD" w14:textId="37C9ACEB" w:rsidR="00324ED8" w:rsidRDefault="00705FD1" w:rsidP="00324ED8">
      <w:pPr>
        <w:pStyle w:val="ListParagraph"/>
        <w:numPr>
          <w:ilvl w:val="0"/>
          <w:numId w:val="3"/>
        </w:numPr>
      </w:pPr>
      <w:r>
        <w:t xml:space="preserve">Identifying a Niche </w:t>
      </w:r>
      <w:r w:rsidR="00A86A75">
        <w:t>–</w:t>
      </w:r>
      <w:r>
        <w:t xml:space="preserve"> </w:t>
      </w:r>
      <w:r w:rsidR="00A86A75">
        <w:t>the 15 – 29 segment</w:t>
      </w:r>
      <w:r w:rsidR="002E187A">
        <w:t>, this is unmet need</w:t>
      </w:r>
    </w:p>
    <w:p w14:paraId="48504260" w14:textId="63BA131A" w:rsidR="001A1194" w:rsidRDefault="001A1194" w:rsidP="00324ED8">
      <w:pPr>
        <w:pStyle w:val="ListParagraph"/>
        <w:numPr>
          <w:ilvl w:val="0"/>
          <w:numId w:val="3"/>
        </w:numPr>
      </w:pPr>
      <w:r>
        <w:t>Text Messaging</w:t>
      </w:r>
    </w:p>
    <w:p w14:paraId="43EC8513" w14:textId="7BF445DE" w:rsidR="001A1194" w:rsidRDefault="00715844" w:rsidP="00324ED8">
      <w:pPr>
        <w:pStyle w:val="ListParagraph"/>
        <w:numPr>
          <w:ilvl w:val="0"/>
          <w:numId w:val="3"/>
        </w:numPr>
      </w:pPr>
      <w:r>
        <w:t>Online Real-Time Billing</w:t>
      </w:r>
    </w:p>
    <w:p w14:paraId="6AE55B81" w14:textId="0256CAD0" w:rsidR="00715844" w:rsidRDefault="000348CF" w:rsidP="00324ED8">
      <w:pPr>
        <w:pStyle w:val="ListParagraph"/>
        <w:numPr>
          <w:ilvl w:val="0"/>
          <w:numId w:val="3"/>
        </w:numPr>
      </w:pPr>
      <w:r>
        <w:t>Rescue Ring</w:t>
      </w:r>
    </w:p>
    <w:p w14:paraId="76FDD163" w14:textId="1E30995C" w:rsidR="000348CF" w:rsidRDefault="000348CF" w:rsidP="00324ED8">
      <w:pPr>
        <w:pStyle w:val="ListParagraph"/>
        <w:numPr>
          <w:ilvl w:val="0"/>
          <w:numId w:val="3"/>
        </w:numPr>
      </w:pPr>
      <w:r>
        <w:t>Wake-up Call</w:t>
      </w:r>
    </w:p>
    <w:p w14:paraId="56AF4D2D" w14:textId="1F6489F1" w:rsidR="000348CF" w:rsidRDefault="000348CF" w:rsidP="00324ED8">
      <w:pPr>
        <w:pStyle w:val="ListParagraph"/>
        <w:numPr>
          <w:ilvl w:val="0"/>
          <w:numId w:val="3"/>
        </w:numPr>
      </w:pPr>
      <w:r>
        <w:t>Ring Tones</w:t>
      </w:r>
    </w:p>
    <w:p w14:paraId="168F6046" w14:textId="47C64F84" w:rsidR="00FE7CF2" w:rsidRDefault="00FE7CF2" w:rsidP="00DE63DF">
      <w:pPr>
        <w:pStyle w:val="ListParagraph"/>
        <w:numPr>
          <w:ilvl w:val="0"/>
          <w:numId w:val="3"/>
        </w:numPr>
      </w:pPr>
      <w:r>
        <w:t>Fun clips</w:t>
      </w:r>
    </w:p>
    <w:p w14:paraId="1DE54D27" w14:textId="68E4CE69" w:rsidR="00DE63DF" w:rsidRDefault="00DE63DF" w:rsidP="00DE63DF">
      <w:pPr>
        <w:pStyle w:val="ListParagraph"/>
        <w:numPr>
          <w:ilvl w:val="0"/>
          <w:numId w:val="3"/>
        </w:numPr>
      </w:pPr>
      <w:r>
        <w:t>The hit list</w:t>
      </w:r>
    </w:p>
    <w:p w14:paraId="00CD8E9D" w14:textId="30767142" w:rsidR="00DE63DF" w:rsidRDefault="00DE63DF" w:rsidP="00DE63DF">
      <w:pPr>
        <w:pStyle w:val="ListParagraph"/>
        <w:numPr>
          <w:ilvl w:val="0"/>
          <w:numId w:val="3"/>
        </w:numPr>
      </w:pPr>
      <w:r>
        <w:t>Music Messenger</w:t>
      </w:r>
    </w:p>
    <w:p w14:paraId="2CCF86E3" w14:textId="4AE3ACB2" w:rsidR="00DE63DF" w:rsidRDefault="00DE63DF" w:rsidP="00DE63DF">
      <w:pPr>
        <w:pStyle w:val="ListParagraph"/>
        <w:numPr>
          <w:ilvl w:val="0"/>
          <w:numId w:val="3"/>
        </w:numPr>
      </w:pPr>
      <w:r>
        <w:t>Movies</w:t>
      </w:r>
    </w:p>
    <w:p w14:paraId="20620BCA" w14:textId="3D972AC8" w:rsidR="00CE51FA" w:rsidRDefault="000842D9" w:rsidP="00DE63DF">
      <w:pPr>
        <w:pStyle w:val="ListParagraph"/>
        <w:numPr>
          <w:ilvl w:val="0"/>
          <w:numId w:val="3"/>
        </w:numPr>
      </w:pPr>
      <w:r>
        <w:t>Special</w:t>
      </w:r>
      <w:r w:rsidR="00CE51FA">
        <w:t xml:space="preserve"> </w:t>
      </w:r>
      <w:r>
        <w:t>Advertising aiming for youth</w:t>
      </w:r>
    </w:p>
    <w:p w14:paraId="07A41A72" w14:textId="001047B6" w:rsidR="000842D9" w:rsidRDefault="00F75EED" w:rsidP="00DE63DF">
      <w:pPr>
        <w:pStyle w:val="ListParagraph"/>
        <w:numPr>
          <w:ilvl w:val="0"/>
          <w:numId w:val="3"/>
        </w:numPr>
      </w:pPr>
      <w:r>
        <w:t>Special pricing decision</w:t>
      </w:r>
    </w:p>
    <w:p w14:paraId="6B3F8CFA" w14:textId="35EAE6D1" w:rsidR="00F75EED" w:rsidRDefault="00B67FB9" w:rsidP="00F75EED">
      <w:r>
        <w:t xml:space="preserve">This document has no results, which I really want to see how they did they success, but I guess if they fail, they probably not showing here as a case. </w:t>
      </w:r>
    </w:p>
    <w:p w14:paraId="3F05F0AF" w14:textId="77777777" w:rsidR="00E35418" w:rsidRDefault="00E35418" w:rsidP="00B50701"/>
    <w:p w14:paraId="1E7E2F51" w14:textId="133CFB81" w:rsidR="004A19C5" w:rsidRDefault="004A19C5" w:rsidP="00B50701">
      <w:r>
        <w:fldChar w:fldCharType="begin" w:fldLock="1"/>
      </w:r>
      <w:r w:rsidR="005743B8">
        <w:instrText>ADDIN CSL_CITATION { "citationItems" : [ { "id" : "ITEM-1", "itemData" : { "DOI" : "10.1785/0120150108", "ISSN" : "0037-1106", "author" : [ { "dropping-particle" : "", "family" : "Noda", "given" : "Shunta", "non-dropping-particle" : "", "parse-names" : false, "suffix" : "" }, { "dropping-particle" : "", "family" : "Yamamoto", "given" : "Shunroku", "non-dropping-particle" : "", "parse-names" : false, "suffix" : "" }, { "dropping-particle" : "", "family" : "Ellsworth", "given" : "William L", "non-dropping-particle" : "", "parse-names" : false, "suffix" : "" } ], "container-title" : "Bulletin of the Seismological Society of America", "id" : "ITEM-1", "issue" : "1", "issued" : { "date-parts" : [ [ "2016", "2", "26" ] ] }, "page" : "232-241", "title" : "Rapid Estimation of Earthquake Magnitude from the Arrival Time of the Peak High\u2010Frequency Amplitude", "type" : "article-journal", "volume" : "106" }, "uris" : [ "http://www.mendeley.com/documents/?uuid=3758b928-8b7c-4425-bc2f-3bc885863b09" ] } ], "mendeley" : { "formattedCitation" : "[&lt;i&gt;Noda et al.&lt;/i&gt;, 2016]", "plainTextFormattedCitation" : "[Noda et al., 2016]", "previouslyFormattedCitation" : "[&lt;i&gt;Noda et al.&lt;/i&gt;, 2016]" }, "properties" : { "noteIndex" : 0 }, "schema" : "https://github.com/citation-style-language/schema/raw/master/csl-citation.json" }</w:instrText>
      </w:r>
      <w:r>
        <w:fldChar w:fldCharType="separate"/>
      </w:r>
      <w:r w:rsidRPr="004A19C5">
        <w:rPr>
          <w:noProof/>
        </w:rPr>
        <w:t>[</w:t>
      </w:r>
      <w:r w:rsidRPr="004A19C5">
        <w:rPr>
          <w:i/>
          <w:noProof/>
        </w:rPr>
        <w:t>Noda et al.</w:t>
      </w:r>
      <w:r w:rsidRPr="004A19C5">
        <w:rPr>
          <w:noProof/>
        </w:rPr>
        <w:t>, 2016]</w:t>
      </w:r>
      <w:r>
        <w:fldChar w:fldCharType="end"/>
      </w:r>
      <w:r>
        <w:t xml:space="preserve"> reports a new way to estimate earthquake </w:t>
      </w:r>
      <w:r w:rsidR="00360A2E">
        <w:t>magnitude</w:t>
      </w:r>
      <w:r>
        <w:t xml:space="preserve"> </w:t>
      </w:r>
      <w:r w:rsidR="00360A2E">
        <w:t xml:space="preserve">that </w:t>
      </w:r>
      <w:r>
        <w:t xml:space="preserve">from the arrival time of the peak high-frequency amplitude. </w:t>
      </w:r>
      <w:r w:rsidR="00360A2E">
        <w:t xml:space="preserve">It uses the time different between the onset of the S-wave (which is estimated from the travel time from a velocity model) to the time of the peak high-frequency amplitude in an accelerogram. </w:t>
      </w:r>
      <w:r w:rsidR="009E785B">
        <w:t>This parameter is designed to reflect the rupture duration of the rupture, and it should have weak link with epicentral distance, and can be ignored for distances &lt; 200 km. It also uses high-frequency (&gt;2 Hz) data</w:t>
      </w:r>
      <w:r w:rsidR="00CE6911">
        <w:t>. Th</w:t>
      </w:r>
      <w:r w:rsidR="00A52C34">
        <w:t xml:space="preserve">e results of the test using the Tohoku earthquake looks good. </w:t>
      </w:r>
    </w:p>
    <w:p w14:paraId="325100F7" w14:textId="77777777" w:rsidR="005743B8" w:rsidRDefault="005743B8" w:rsidP="00B50701"/>
    <w:p w14:paraId="689EDB9F" w14:textId="5B8D18CF" w:rsidR="005743B8" w:rsidRDefault="005743B8" w:rsidP="00B50701">
      <w:r>
        <w:fldChar w:fldCharType="begin" w:fldLock="1"/>
      </w:r>
      <w:r w:rsidR="00FE19CF">
        <w:instrText>ADDIN CSL_CITATION { "citationItems" : [ { "id" : "ITEM-1", "itemData" : { "DOI" : "10.1002/2016GL070069", "ISSN" : "00948276", "author" : [ { "dropping-particle" : "", "family" : "Noda", "given" : "Shunta", "non-dropping-particle" : "", "parse-names" : false, "suffix" : "" }, { "dropping-particle" : "", "family" : "Ellsworth", "given" : "William L", "non-dropping-particle" : "", "parse-names" : false, "suffix" : "" } ], "container-title" : "Geophysical Research Letters", "id" : "ITEM-1", "issue" : "17", "issued" : { "date-parts" : [ [ "2016", "9", "16" ] ] }, "page" : "9053-9060", "title" : "Scaling relation between earthquake magnitude and the departure time from P wave similar growth", "type" : "article-journal", "volume" : "43" }, "uris" : [ "http://www.mendeley.com/documents/?uuid=61206b63-4d09-46aa-9fbf-01dd75d42176" ] } ], "mendeley" : { "formattedCitation" : "[&lt;i&gt;Noda and Ellsworth&lt;/i&gt;, 2016]", "plainTextFormattedCitation" : "[Noda and Ellsworth, 2016]", "previouslyFormattedCitation" : "[&lt;i&gt;Noda and Ellsworth&lt;/i&gt;, 2016]" }, "properties" : { "noteIndex" : 0 }, "schema" : "https://github.com/citation-style-language/schema/raw/master/csl-citation.json" }</w:instrText>
      </w:r>
      <w:r>
        <w:fldChar w:fldCharType="separate"/>
      </w:r>
      <w:r w:rsidRPr="005743B8">
        <w:rPr>
          <w:noProof/>
        </w:rPr>
        <w:t>[</w:t>
      </w:r>
      <w:r w:rsidRPr="005743B8">
        <w:rPr>
          <w:i/>
          <w:noProof/>
        </w:rPr>
        <w:t>Noda and Ellsworth</w:t>
      </w:r>
      <w:r w:rsidRPr="005743B8">
        <w:rPr>
          <w:noProof/>
        </w:rPr>
        <w:t>, 2016]</w:t>
      </w:r>
      <w:r>
        <w:fldChar w:fldCharType="end"/>
      </w:r>
      <w:r>
        <w:t xml:space="preserve"> proposes another relationship to estimate the magnitude from the beginning of P-wave from displacement records. </w:t>
      </w:r>
      <w:r w:rsidR="001A595F">
        <w:t xml:space="preserve">What they </w:t>
      </w:r>
      <w:r w:rsidR="001A595F">
        <w:lastRenderedPageBreak/>
        <w:t xml:space="preserve">found from the absolute average displacement is that the very beginning is similar for all the earthquakes, and then there’s a departure happens at different times for small and large earthquakes. By measuring this departure time, they found a relationship with magnitude. </w:t>
      </w:r>
      <w:r w:rsidR="00952C91">
        <w:t xml:space="preserve">Here they argue that even though the similarity between small and large earthquakes can not be distinguishable from the very beginning, the departure time do provide a way to distinguish them. </w:t>
      </w:r>
      <w:r w:rsidR="00E72B30">
        <w:t xml:space="preserve">A couple of things need pay attention (a) the onset of the P wave in this study is all hand picked, what’s the uncertainty when apply the method to automatic pickings, (b) </w:t>
      </w:r>
      <w:r w:rsidR="00635B01">
        <w:t>the way of measuring the departure is not so clear to me, and may not working in real time as well, (c) the filtering do seems have an effect on the measuring of the departure, and what is the uncertainty of that?</w:t>
      </w:r>
    </w:p>
    <w:p w14:paraId="037A3F7F" w14:textId="77777777" w:rsidR="000C20C2" w:rsidRDefault="000C20C2" w:rsidP="00B50701"/>
    <w:p w14:paraId="03E293D4" w14:textId="0A94DB3F" w:rsidR="000C20C2" w:rsidRDefault="00FE19CF" w:rsidP="00B50701">
      <w:r>
        <w:fldChar w:fldCharType="begin" w:fldLock="1"/>
      </w:r>
      <w:r w:rsidR="002F4CF3">
        <w:instrText>ADDIN CSL_CITATION { "citationItems" : [ { "id" : "ITEM-1", "itemData" : { "abstract" : "Earthquakes are natural phenomena that occur with influence of a lot of parameters such as seismic activity, changing in the ground waters' motion, changing in the water-s temperature, etc. On the other hand, the radon gas concentrations in soil vary as nonlinear generally with earthquakes. Continuous measurement of the soil radon gas is very important for determination of characteristic of the seismic activity. The radon gas changes as continuous with strain occurring within the Earth-s surface during an earthquake and effects from the physical and the chemical processes such as soil structure, soil permeability, soil temperature, the barometric pressure, etc. Therefore, at the modeling researches are notsufficient to knowthe concentration ofradon gas. In this research, we determined relationships between radon emissions based on the environmental parameters and earthquakes occurring along the East Anatolian Fault Zone (EAFZ), Turkiye and predicted magnitudes of some earthquakes with the artificial neural network (ANN) model.", "author" : [ { "dropping-particle" : "", "family" : "Niksarlioglu", "given" : "S", "non-dropping-particle" : "", "parse-names" : false, "suffix" : "" }, { "dropping-particle" : "", "family" : "Kulahci", "given" : "F", "non-dropping-particle" : "", "parse-names" : false, "suffix" : "" } ], "container-title" : "International Journal of Environmental, Chemical, Ecological, Geological and Geophysical Engineering", "id" : "ITEM-1", "issue" : "2", "issued" : { "date-parts" : [ [ "2013" ] ] }, "page" : "65-68", "title" : "An Artificial Neural Network Model for Earthquake Prediction and Relations between Environmental Parameters and Earthquakes", "type" : "article-journal", "volume" : "7" }, "uris" : [ "http://www.mendeley.com/documents/?uuid=aebe3f77-71fd-426e-9d7b-ef7f8e9031a6" ] } ], "mendeley" : { "formattedCitation" : "[&lt;i&gt;Niksarlioglu and Kulahci&lt;/i&gt;, 2013]", "plainTextFormattedCitation" : "[Niksarlioglu and Kulahci, 2013]", "previouslyFormattedCitation" : "[&lt;i&gt;Niksarlioglu and Kulahci&lt;/i&gt;, 2013]" }, "properties" : { "noteIndex" : 0 }, "schema" : "https://github.com/citation-style-language/schema/raw/master/csl-citation.json" }</w:instrText>
      </w:r>
      <w:r>
        <w:fldChar w:fldCharType="separate"/>
      </w:r>
      <w:r w:rsidRPr="00FE19CF">
        <w:rPr>
          <w:noProof/>
        </w:rPr>
        <w:t>[</w:t>
      </w:r>
      <w:r w:rsidRPr="00FE19CF">
        <w:rPr>
          <w:i/>
          <w:noProof/>
        </w:rPr>
        <w:t>Niksarlioglu and Kulahci</w:t>
      </w:r>
      <w:r w:rsidRPr="00FE19CF">
        <w:rPr>
          <w:noProof/>
        </w:rPr>
        <w:t>, 2013]</w:t>
      </w:r>
      <w:r>
        <w:fldChar w:fldCharType="end"/>
      </w:r>
      <w:r>
        <w:t xml:space="preserve"> reports using ANN to predict magnitudes of the earthquakes along the East Anatolian Fault Zone. </w:t>
      </w:r>
      <w:r w:rsidR="00D02E7D">
        <w:t xml:space="preserve">To estimate the magnitude, during the earthquake occurrence, the soil radon gas amount, latitude, longitude, stream pressure, wet bulb temperature, dry bulb temperature, temperature of the soil at  10, 20 and 50 cm depths used as the input to the ANN. They use Lavenberg-Marguart method to train ANN. </w:t>
      </w:r>
      <w:r w:rsidR="00564B7F">
        <w:t xml:space="preserve">Overall the paper is poorly written, but the method used is interesting to me. </w:t>
      </w:r>
    </w:p>
    <w:p w14:paraId="29C9B79C" w14:textId="77777777" w:rsidR="002F4CF3" w:rsidRDefault="002F4CF3" w:rsidP="00B50701"/>
    <w:p w14:paraId="3A959FC8" w14:textId="0361FA64" w:rsidR="002F4CF3" w:rsidRDefault="002F4CF3" w:rsidP="00B50701">
      <w:r>
        <w:fldChar w:fldCharType="begin" w:fldLock="1"/>
      </w:r>
      <w:r w:rsidR="009C39DF">
        <w:instrText>ADDIN CSL_CITATION { "citationItems" : [ { "id" : "ITEM-1", "itemData" : { "DOI" : "10.1190/tle36030206.1", "ISSN" : "1070-485X", "author" : [ { "dropping-particle" : "", "family" : "Davidson", "given" : "Mike", "non-dropping-particle" : "", "parse-names" : false, "suffix" : "" } ], "container-title" : "The Leading Edge", "id" : "ITEM-1", "issue" : "3", "issued" : { "date-parts" : [ [ "2017" ] ] }, "page" : "206-206", "title" : "Introduction to this special section: Data analytics and machine learning", "type" : "article-journal", "volume" : "36" }, "uris" : [ "http://www.mendeley.com/documents/?uuid=c1b2800d-0775-41c1-b035-30d11049f284" ] } ], "mendeley" : { "formattedCitation" : "[&lt;i&gt;Davidson&lt;/i&gt;, 2017]", "plainTextFormattedCitation" : "[Davidson, 2017]", "previouslyFormattedCitation" : "[&lt;i&gt;Davidson&lt;/i&gt;, 2017]" }, "properties" : { "noteIndex" : 0 }, "schema" : "https://github.com/citation-style-language/schema/raw/master/csl-citation.json" }</w:instrText>
      </w:r>
      <w:r>
        <w:fldChar w:fldCharType="separate"/>
      </w:r>
      <w:r w:rsidRPr="002F4CF3">
        <w:rPr>
          <w:noProof/>
        </w:rPr>
        <w:t>[</w:t>
      </w:r>
      <w:r w:rsidRPr="002F4CF3">
        <w:rPr>
          <w:i/>
          <w:noProof/>
        </w:rPr>
        <w:t>Davidson</w:t>
      </w:r>
      <w:r w:rsidRPr="002F4CF3">
        <w:rPr>
          <w:noProof/>
        </w:rPr>
        <w:t>, 2017]</w:t>
      </w:r>
      <w:r>
        <w:fldChar w:fldCharType="end"/>
      </w:r>
      <w:r>
        <w:t xml:space="preserve"> gives the introduction of the special issue of The Leading Edge for Machine Learning. </w:t>
      </w:r>
      <w:r w:rsidR="00B4270F">
        <w:t>I really like some of the points in this introduction:</w:t>
      </w:r>
    </w:p>
    <w:p w14:paraId="700D56A1" w14:textId="40B74248" w:rsidR="00B4270F" w:rsidRDefault="00B4270F" w:rsidP="007702D8">
      <w:pPr>
        <w:pStyle w:val="ListParagraph"/>
        <w:numPr>
          <w:ilvl w:val="0"/>
          <w:numId w:val="4"/>
        </w:numPr>
      </w:pPr>
      <w:r>
        <w:t xml:space="preserve">The complecx interactions between dynamic reservoir properties and the many-faceted well completions process are governed by complex physics that may be only partially understood. </w:t>
      </w:r>
    </w:p>
    <w:p w14:paraId="784A8AB0" w14:textId="77777777" w:rsidR="007702D8" w:rsidRDefault="007702D8" w:rsidP="007702D8">
      <w:pPr>
        <w:pStyle w:val="ListParagraph"/>
        <w:numPr>
          <w:ilvl w:val="0"/>
          <w:numId w:val="4"/>
        </w:numPr>
      </w:pPr>
      <w:r>
        <w:t xml:space="preserve">Furthermore, our best attempts to perform controlled experiments can often produce highly varied results, suggesting the stochastic nature of production from unconventionals and that we may benefit from adding new tools to our toolkit of deterministic, physics-based analysis. </w:t>
      </w:r>
    </w:p>
    <w:p w14:paraId="0FE46249" w14:textId="77777777" w:rsidR="00F1335C" w:rsidRDefault="008B6924" w:rsidP="007702D8">
      <w:pPr>
        <w:pStyle w:val="ListParagraph"/>
        <w:numPr>
          <w:ilvl w:val="0"/>
          <w:numId w:val="4"/>
        </w:numPr>
      </w:pPr>
      <w:r>
        <w:t xml:space="preserve">Many techniques used in these other industries can be directly utilized to understand oil field data and to optimize cost of supply; however, our industry has been relatively slow in adopting these new approaches. </w:t>
      </w:r>
    </w:p>
    <w:p w14:paraId="3FC9EDDE" w14:textId="29CB8FA1" w:rsidR="007702D8" w:rsidRDefault="00F1335C" w:rsidP="007702D8">
      <w:pPr>
        <w:pStyle w:val="ListParagraph"/>
        <w:numPr>
          <w:ilvl w:val="0"/>
          <w:numId w:val="4"/>
        </w:numPr>
      </w:pPr>
      <w:r>
        <w:t xml:space="preserve">These methods allow us to make sense of lots of data with many variables while avoiding the biases that humans can bring to any analysis where data set sizes may be reduced to just examining a few points or a few variables. </w:t>
      </w:r>
      <w:r w:rsidR="007702D8">
        <w:t xml:space="preserve"> </w:t>
      </w:r>
    </w:p>
    <w:p w14:paraId="0D585D9D" w14:textId="77777777" w:rsidR="00184A35" w:rsidRDefault="00184A35" w:rsidP="00B50701"/>
    <w:p w14:paraId="61C9DC96" w14:textId="520088BE" w:rsidR="009C39DF" w:rsidRDefault="009C39DF" w:rsidP="00B50701">
      <w:r>
        <w:fldChar w:fldCharType="begin" w:fldLock="1"/>
      </w:r>
      <w:r w:rsidR="00EE39D9">
        <w:instrText>ADDIN CSL_CITATION { "citationItems" : [ { "id" : "ITEM-1", "itemData" : { "abstract" : "Forecasting fault failure is a fundamental but elusive goal in earthquake science. Here we show that by listening to the acoustic signal emitted by a laboratory fault, machine learning can predict the time remaining before it fails with great accuracy. These predictions are based solely on the instantaneous physical characteristics of the acoustical signal, and do not make use of its history. Surprisingly, machine learning identifies a signal emitted from the fault zone previously thought to be low-amplitude noise that enables failure forecasting throughout the laboratory quake cycle. We hypothesize that applying this approach to continuous seismic data may lead to significant advances in identifying currently unknown signals, in providing new insights into fault physics, and in placing bounds on fault failure times.", "author" : [ { "dropping-particle" : "", "family" : "Rouet-Leduc", "given" : "Bertrand", "non-dropping-particle" : "", "parse-names" : false, "suffix" : "" }, { "dropping-particle" : "", "family" : "Hulbert", "given" : "Claudia", "non-dropping-particle" : "", "parse-names" : false, "suffix" : "" }, { "dropping-particle" : "", "family" : "Lubbers", "given" : "Nicholas", "non-dropping-particle" : "", "parse-names" : false, "suffix" : "" }, { "dropping-particle" : "", "family" : "Barros", "given" : "Kipton", "non-dropping-particle" : "", "parse-names" : false, "suffix" : "" }, { "dropping-particle" : "", "family" : "Humphreys", "given" : "Colin", "non-dropping-particle" : "", "parse-names" : false, "suffix" : "" }, { "dropping-particle" : "", "family" : "Johnson", "given" : "Paul A.", "non-dropping-particle" : "", "parse-names" : false, "suffix" : "" } ], "id" : "ITEM-1", "issued" : { "date-parts" : [ [ "2017", "2", "19" ] ] }, "page" : "1-17", "title" : "Machine Learning Predicts Laboratory Earthquakes", "type" : "article-journal" }, "uris" : [ "http://www.mendeley.com/documents/?uuid=a7090697-cd23-4a0e-9549-2d8eaf13880f" ] } ], "mendeley" : { "formattedCitation" : "[&lt;i&gt;Rouet-Leduc et al.&lt;/i&gt;, 2017]", "plainTextFormattedCitation" : "[Rouet-Leduc et al., 2017]", "previouslyFormattedCitation" : "[&lt;i&gt;Rouet-Leduc et al.&lt;/i&gt;, 2017]" }, "properties" : { "noteIndex" : 0 }, "schema" : "https://github.com/citation-style-language/schema/raw/master/csl-citation.json" }</w:instrText>
      </w:r>
      <w:r>
        <w:fldChar w:fldCharType="separate"/>
      </w:r>
      <w:r w:rsidRPr="009C39DF">
        <w:rPr>
          <w:noProof/>
        </w:rPr>
        <w:t>[</w:t>
      </w:r>
      <w:r w:rsidRPr="009C39DF">
        <w:rPr>
          <w:i/>
          <w:noProof/>
        </w:rPr>
        <w:t>Rouet-Leduc et al.</w:t>
      </w:r>
      <w:r w:rsidRPr="009C39DF">
        <w:rPr>
          <w:noProof/>
        </w:rPr>
        <w:t>, 2017]</w:t>
      </w:r>
      <w:r>
        <w:fldChar w:fldCharType="end"/>
      </w:r>
      <w:r w:rsidR="003967E6">
        <w:t xml:space="preserve"> reports using machine learning algorithm to predict the occurrence of the earthquake in the lab environment. </w:t>
      </w:r>
      <w:r w:rsidR="00FF0395">
        <w:t xml:space="preserve">What they did is to collecting sensor data for the shear experiment, and solve a regression problem to predict the time until next earthquake. </w:t>
      </w:r>
      <w:r w:rsidR="008F3531">
        <w:t xml:space="preserve">They use random </w:t>
      </w:r>
      <w:r w:rsidR="00455F94">
        <w:t xml:space="preserve">forest to do the estimation, and used about 100 different features. In the paper, I didn’t see the details about the </w:t>
      </w:r>
      <w:r w:rsidR="000C179A">
        <w:t>implementation, the test results seems amaz</w:t>
      </w:r>
      <w:r w:rsidR="00B94C1D">
        <w:t xml:space="preserve">ing (but if I use such a flexible model to approximate a function, I can get that high precision as well). </w:t>
      </w:r>
      <w:r w:rsidR="00BF6BE0">
        <w:t xml:space="preserve">Anyway, this is based on lab experiment, I don’t think it will generalize well in the reality when applied to the waveforms of real recordings since they ignored too many factors. </w:t>
      </w:r>
    </w:p>
    <w:p w14:paraId="75D95DC9" w14:textId="77777777" w:rsidR="00EE39D9" w:rsidRDefault="00EE39D9" w:rsidP="00B50701"/>
    <w:p w14:paraId="2EEFDC29" w14:textId="3E7E6C17" w:rsidR="00EE39D9" w:rsidRDefault="00EE39D9" w:rsidP="00B50701">
      <w:r>
        <w:lastRenderedPageBreak/>
        <w:fldChar w:fldCharType="begin" w:fldLock="1"/>
      </w:r>
      <w:r>
        <w:instrText>ADDIN CSL_CITATION { "citationItems" : [ { "id" : "ITEM-1", "itemData" : { "DOI" : "10.1093/gji/ggt220", "ISSN" : "0956540X", "author" : [ { "dropping-particle" : "", "family" : "Wit", "given" : "Ralph W L", "non-dropping-particle" : "De", "parse-names" : false, "suffix" : "" }, { "dropping-particle" : "", "family" : "Valentine", "given" : "Andrew P.", "non-dropping-particle" : "", "parse-names" : false, "suffix" : "" }, { "dropping-particle" : "", "family" : "Trampert", "given" : "Jeannot", "non-dropping-particle" : "", "parse-names" : false, "suffix" : "" } ], "container-title" : "Geophysical Journal International", "id" : "ITEM-1", "issue" : "1", "issued" : { "date-parts" : [ [ "2013" ] ] }, "page" : "408-422", "title" : "Bayesian inference of Earth's radial seismic structure from body-wave traveltimes using neural networks", "type" : "article-journal", "volume" : "195" }, "uris" : [ "http://www.mendeley.com/documents/?uuid=e216ac74-7177-478c-967d-970987eadc8e" ] } ], "mendeley" : { "formattedCitation" : "[&lt;i&gt;De Wit et al.&lt;/i&gt;, 2013]", "plainTextFormattedCitation" : "[De Wit et al., 2013]" }, "properties" : { "noteIndex" : 0 }, "schema" : "https://github.com/citation-style-language/schema/raw/master/csl-citation.json" }</w:instrText>
      </w:r>
      <w:r>
        <w:fldChar w:fldCharType="separate"/>
      </w:r>
      <w:r w:rsidRPr="00EE39D9">
        <w:rPr>
          <w:noProof/>
        </w:rPr>
        <w:t>[</w:t>
      </w:r>
      <w:r w:rsidRPr="00EE39D9">
        <w:rPr>
          <w:i/>
          <w:noProof/>
        </w:rPr>
        <w:t>De Wit et al.</w:t>
      </w:r>
      <w:r w:rsidRPr="00EE39D9">
        <w:rPr>
          <w:noProof/>
        </w:rPr>
        <w:t>, 2013]</w:t>
      </w:r>
      <w:r>
        <w:fldChar w:fldCharType="end"/>
      </w:r>
      <w:r>
        <w:t xml:space="preserve"> reports solve a general Bayesian non-linear inverse problem using arti</w:t>
      </w:r>
      <w:r w:rsidR="00BC5199">
        <w:t xml:space="preserve">ficial neural network approach, the science part of this paper is to investigate the constraint on spherically symmetric P-wave velocity structure provided by body-wave traveltimes from the EHB bulletin. </w:t>
      </w:r>
      <w:r w:rsidR="00EE5051">
        <w:t>They use a Mix</w:t>
      </w:r>
      <w:r w:rsidR="00C95F1F">
        <w:t xml:space="preserve">ture Density Network to </w:t>
      </w:r>
      <w:r w:rsidR="005B7DF8">
        <w:t>obtain 1-D marginal posterior probability density functions</w:t>
      </w:r>
      <w:r w:rsidR="000F45C5">
        <w:t xml:space="preserve">. </w:t>
      </w:r>
      <w:r w:rsidR="005B0C8E">
        <w:t xml:space="preserve">They first generate synthetic data using different earth models and adding noise to simulate real case. At the same time, they also </w:t>
      </w:r>
      <w:r w:rsidR="002B7759">
        <w:t xml:space="preserve">used observational data from global events. Then they use the phase traveltime at different places as the </w:t>
      </w:r>
      <w:r w:rsidR="00EE5051">
        <w:t>input data to train a Mixture Density Network. The output is a 15 mixture Gaussian model for each velocity parameter</w:t>
      </w:r>
      <w:r w:rsidR="00BC04BE">
        <w:t xml:space="preserve"> (Note, they train a network for each velocity parameter)</w:t>
      </w:r>
      <w:bookmarkStart w:id="0" w:name="_GoBack"/>
      <w:bookmarkEnd w:id="0"/>
      <w:r w:rsidR="00EE5051">
        <w:t xml:space="preserve">. </w:t>
      </w:r>
      <w:r w:rsidR="00433D61">
        <w:t xml:space="preserve">They found P-wave velocities in the inner core, outer core and lower mantle are resolved well. </w:t>
      </w:r>
      <w:r w:rsidR="005D3E28">
        <w:t xml:space="preserve">The data contain little or no information on P-wave velocity in the D” layer, the upper mantle and the homogeneous crustal layers. </w:t>
      </w:r>
      <w:r w:rsidR="00461989">
        <w:t xml:space="preserve">This is a very cool schema that I can use as an alternative to MCMC. </w:t>
      </w:r>
    </w:p>
    <w:p w14:paraId="1820425B" w14:textId="77777777" w:rsidR="009C39DF" w:rsidRDefault="009C39DF" w:rsidP="00B50701"/>
    <w:p w14:paraId="08D761A5" w14:textId="56E57B5E" w:rsidR="00EE39D9" w:rsidRPr="00EE39D9" w:rsidRDefault="00E35418" w:rsidP="00EE39D9">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EE39D9" w:rsidRPr="00EE39D9">
        <w:rPr>
          <w:rFonts w:ascii="Cambria" w:hAnsi="Cambria"/>
          <w:noProof/>
        </w:rPr>
        <w:t xml:space="preserve">Aguiar, A. C., and S. C. Myers (2016), </w:t>
      </w:r>
      <w:r w:rsidR="00EE39D9" w:rsidRPr="00EE39D9">
        <w:rPr>
          <w:rFonts w:ascii="Cambria" w:hAnsi="Cambria"/>
          <w:i/>
          <w:iCs/>
          <w:noProof/>
        </w:rPr>
        <w:t>Characterizing Microseismicity at the Newberry Volcano Geothermal Site using PageRank</w:t>
      </w:r>
      <w:r w:rsidR="00EE39D9" w:rsidRPr="00EE39D9">
        <w:rPr>
          <w:rFonts w:ascii="Cambria" w:hAnsi="Cambria"/>
          <w:noProof/>
        </w:rPr>
        <w:t>.</w:t>
      </w:r>
    </w:p>
    <w:p w14:paraId="49C9B3B5"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Background, C. (2007), Virgin Mobile USA : Pricing for the Very First Time, </w:t>
      </w:r>
      <w:r w:rsidRPr="00EE39D9">
        <w:rPr>
          <w:rFonts w:ascii="Cambria" w:hAnsi="Cambria"/>
          <w:i/>
          <w:iCs/>
          <w:noProof/>
        </w:rPr>
        <w:t>Harv. Bus. Rev.</w:t>
      </w:r>
    </w:p>
    <w:p w14:paraId="5A000C81"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Bayrakci, G. et al. (2016), Fault-controlled hydration of the upper mantle during continental rifting, </w:t>
      </w:r>
      <w:r w:rsidRPr="00EE39D9">
        <w:rPr>
          <w:rFonts w:ascii="Cambria" w:hAnsi="Cambria"/>
          <w:i/>
          <w:iCs/>
          <w:noProof/>
        </w:rPr>
        <w:t>Nat. Geosci.</w:t>
      </w:r>
      <w:r w:rsidRPr="00EE39D9">
        <w:rPr>
          <w:rFonts w:ascii="Cambria" w:hAnsi="Cambria"/>
          <w:noProof/>
        </w:rPr>
        <w:t>, (March), 1–6, doi:10.1038/ngeo2671.</w:t>
      </w:r>
    </w:p>
    <w:p w14:paraId="4EECA454"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Bletery, Q., A. M. Thomas, A. W. Rempel, L. Karlstrom, A. Sladen, and L. De Barros (2016), Mega-earthquakes rupture flat megathrusts, </w:t>
      </w:r>
      <w:r w:rsidRPr="00EE39D9">
        <w:rPr>
          <w:rFonts w:ascii="Cambria" w:hAnsi="Cambria"/>
          <w:i/>
          <w:iCs/>
          <w:noProof/>
        </w:rPr>
        <w:t>Science (80-. ).</w:t>
      </w:r>
      <w:r w:rsidRPr="00EE39D9">
        <w:rPr>
          <w:rFonts w:ascii="Cambria" w:hAnsi="Cambria"/>
          <w:noProof/>
        </w:rPr>
        <w:t xml:space="preserve">, </w:t>
      </w:r>
      <w:r w:rsidRPr="00EE39D9">
        <w:rPr>
          <w:rFonts w:ascii="Cambria" w:hAnsi="Cambria"/>
          <w:i/>
          <w:iCs/>
          <w:noProof/>
        </w:rPr>
        <w:t>354</w:t>
      </w:r>
      <w:r w:rsidRPr="00EE39D9">
        <w:rPr>
          <w:rFonts w:ascii="Cambria" w:hAnsi="Cambria"/>
          <w:noProof/>
        </w:rPr>
        <w:t>(6315), 1027–1031, doi:10.1126/science.aag0482.</w:t>
      </w:r>
    </w:p>
    <w:p w14:paraId="676900D5"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Cheng, M. H., M. D. Kohler, and T. H. Heaton (2015), Prediction of wave propagation in buildings using data from a single seismometer, </w:t>
      </w:r>
      <w:r w:rsidRPr="00EE39D9">
        <w:rPr>
          <w:rFonts w:ascii="Cambria" w:hAnsi="Cambria"/>
          <w:i/>
          <w:iCs/>
          <w:noProof/>
        </w:rPr>
        <w:t>Bull. Seismol. Soc. Am.</w:t>
      </w:r>
      <w:r w:rsidRPr="00EE39D9">
        <w:rPr>
          <w:rFonts w:ascii="Cambria" w:hAnsi="Cambria"/>
          <w:noProof/>
        </w:rPr>
        <w:t xml:space="preserve">, </w:t>
      </w:r>
      <w:r w:rsidRPr="00EE39D9">
        <w:rPr>
          <w:rFonts w:ascii="Cambria" w:hAnsi="Cambria"/>
          <w:i/>
          <w:iCs/>
          <w:noProof/>
        </w:rPr>
        <w:t>105</w:t>
      </w:r>
      <w:r w:rsidRPr="00EE39D9">
        <w:rPr>
          <w:rFonts w:ascii="Cambria" w:hAnsi="Cambria"/>
          <w:noProof/>
        </w:rPr>
        <w:t>(1), 107–119, doi:10.1785/0120140037.</w:t>
      </w:r>
    </w:p>
    <w:p w14:paraId="4251CECF"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Davidson, M. (2017), Introduction to this special section: Data analytics and machine learning, </w:t>
      </w:r>
      <w:r w:rsidRPr="00EE39D9">
        <w:rPr>
          <w:rFonts w:ascii="Cambria" w:hAnsi="Cambria"/>
          <w:i/>
          <w:iCs/>
          <w:noProof/>
        </w:rPr>
        <w:t>Lead. Edge</w:t>
      </w:r>
      <w:r w:rsidRPr="00EE39D9">
        <w:rPr>
          <w:rFonts w:ascii="Cambria" w:hAnsi="Cambria"/>
          <w:noProof/>
        </w:rPr>
        <w:t xml:space="preserve">, </w:t>
      </w:r>
      <w:r w:rsidRPr="00EE39D9">
        <w:rPr>
          <w:rFonts w:ascii="Cambria" w:hAnsi="Cambria"/>
          <w:i/>
          <w:iCs/>
          <w:noProof/>
        </w:rPr>
        <w:t>36</w:t>
      </w:r>
      <w:r w:rsidRPr="00EE39D9">
        <w:rPr>
          <w:rFonts w:ascii="Cambria" w:hAnsi="Cambria"/>
          <w:noProof/>
        </w:rPr>
        <w:t>(3), 206–206, doi:10.1190/tle36030206.1.</w:t>
      </w:r>
    </w:p>
    <w:p w14:paraId="5777B676"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Duputel, Z., and L. Rivera (2017), Long-period analysis of the 2016 Kaikoura earthquake, </w:t>
      </w:r>
      <w:r w:rsidRPr="00EE39D9">
        <w:rPr>
          <w:rFonts w:ascii="Cambria" w:hAnsi="Cambria"/>
          <w:i/>
          <w:iCs/>
          <w:noProof/>
        </w:rPr>
        <w:t>Phys. Earth Planet. Inter.</w:t>
      </w:r>
      <w:r w:rsidRPr="00EE39D9">
        <w:rPr>
          <w:rFonts w:ascii="Cambria" w:hAnsi="Cambria"/>
          <w:noProof/>
        </w:rPr>
        <w:t>, (February), doi:10.1016/j.pepi.2017.02.004.</w:t>
      </w:r>
    </w:p>
    <w:p w14:paraId="269FAFD9"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Farrar, C. R., and K. Worden (2007), An introduction to structural health monitoring, </w:t>
      </w:r>
      <w:r w:rsidRPr="00EE39D9">
        <w:rPr>
          <w:rFonts w:ascii="Cambria" w:hAnsi="Cambria"/>
          <w:i/>
          <w:iCs/>
          <w:noProof/>
        </w:rPr>
        <w:t>Philos. Trans. R. Soc. A Math. Phys. Eng. Sci.</w:t>
      </w:r>
      <w:r w:rsidRPr="00EE39D9">
        <w:rPr>
          <w:rFonts w:ascii="Cambria" w:hAnsi="Cambria"/>
          <w:noProof/>
        </w:rPr>
        <w:t xml:space="preserve">, </w:t>
      </w:r>
      <w:r w:rsidRPr="00EE39D9">
        <w:rPr>
          <w:rFonts w:ascii="Cambria" w:hAnsi="Cambria"/>
          <w:i/>
          <w:iCs/>
          <w:noProof/>
        </w:rPr>
        <w:t>365</w:t>
      </w:r>
      <w:r w:rsidRPr="00EE39D9">
        <w:rPr>
          <w:rFonts w:ascii="Cambria" w:hAnsi="Cambria"/>
          <w:noProof/>
        </w:rPr>
        <w:t>(1851), 303–15, doi:10.1098/rsta.2006.1928.</w:t>
      </w:r>
    </w:p>
    <w:p w14:paraId="5729EFA6"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Focus, N. I. N. (2017), Astronomers explore uses for AI-generated images Hydrogen yet to prove it ’ s metal, </w:t>
      </w:r>
      <w:r w:rsidRPr="00EE39D9">
        <w:rPr>
          <w:rFonts w:ascii="Cambria" w:hAnsi="Cambria"/>
          <w:i/>
          <w:iCs/>
          <w:noProof/>
        </w:rPr>
        <w:t>Nature</w:t>
      </w:r>
      <w:r w:rsidRPr="00EE39D9">
        <w:rPr>
          <w:rFonts w:ascii="Cambria" w:hAnsi="Cambria"/>
          <w:noProof/>
        </w:rPr>
        <w:t>, 6–7.</w:t>
      </w:r>
    </w:p>
    <w:p w14:paraId="7EDB88A5"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Goodfellow, I. J., J. Pouget-Abadie, M. Mirza, B. Xu, D. Warde-Farley, S. Ozair, A. Courville, and Y. Bengio (2014), Generative Adversarial Networks, , 1–9.</w:t>
      </w:r>
    </w:p>
    <w:p w14:paraId="47161DDF"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Kohler, B. M. D., S. Hao, N. Mishra, R. Govindan, R. Nigbor, S. Jewell, and U. S. G. Survey (2015), </w:t>
      </w:r>
      <w:r w:rsidRPr="00EE39D9">
        <w:rPr>
          <w:rFonts w:ascii="Cambria" w:hAnsi="Cambria"/>
          <w:i/>
          <w:iCs/>
          <w:noProof/>
        </w:rPr>
        <w:t>ShakeNet : A Portable Wireless Sensor Network for Instrumenting Large Civil Structures</w:t>
      </w:r>
      <w:r w:rsidRPr="00EE39D9">
        <w:rPr>
          <w:rFonts w:ascii="Cambria" w:hAnsi="Cambria"/>
          <w:noProof/>
        </w:rPr>
        <w:t>.</w:t>
      </w:r>
    </w:p>
    <w:p w14:paraId="3684DEA3"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Kohler, M. D., T. H. Heaton, and M.-H. Cheng (2013), The community seismic network and quake-catcher network: enabling structural health monitoring through instrumentation by community participants, </w:t>
      </w:r>
      <w:r w:rsidRPr="00EE39D9">
        <w:rPr>
          <w:rFonts w:ascii="Cambria" w:hAnsi="Cambria"/>
          <w:i/>
          <w:iCs/>
          <w:noProof/>
        </w:rPr>
        <w:t>Proc. SPIE - Int. Soc. Opt. Eng.</w:t>
      </w:r>
      <w:r w:rsidRPr="00EE39D9">
        <w:rPr>
          <w:rFonts w:ascii="Cambria" w:hAnsi="Cambria"/>
          <w:noProof/>
        </w:rPr>
        <w:t xml:space="preserve">, </w:t>
      </w:r>
      <w:r w:rsidRPr="00EE39D9">
        <w:rPr>
          <w:rFonts w:ascii="Cambria" w:hAnsi="Cambria"/>
          <w:i/>
          <w:iCs/>
          <w:noProof/>
        </w:rPr>
        <w:t>8692</w:t>
      </w:r>
      <w:r w:rsidRPr="00EE39D9">
        <w:rPr>
          <w:rFonts w:ascii="Cambria" w:hAnsi="Cambria"/>
          <w:noProof/>
        </w:rPr>
        <w:t>, 86923X, doi:10.1117/12.2010306.</w:t>
      </w:r>
    </w:p>
    <w:p w14:paraId="225DD8E6"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lastRenderedPageBreak/>
        <w:t xml:space="preserve">LeCun, Y., Y. Bengio, and G. Hinton (2015), Deep learning, </w:t>
      </w:r>
      <w:r w:rsidRPr="00EE39D9">
        <w:rPr>
          <w:rFonts w:ascii="Cambria" w:hAnsi="Cambria"/>
          <w:i/>
          <w:iCs/>
          <w:noProof/>
        </w:rPr>
        <w:t>Nature</w:t>
      </w:r>
      <w:r w:rsidRPr="00EE39D9">
        <w:rPr>
          <w:rFonts w:ascii="Cambria" w:hAnsi="Cambria"/>
          <w:noProof/>
        </w:rPr>
        <w:t xml:space="preserve">, </w:t>
      </w:r>
      <w:r w:rsidRPr="00EE39D9">
        <w:rPr>
          <w:rFonts w:ascii="Cambria" w:hAnsi="Cambria"/>
          <w:i/>
          <w:iCs/>
          <w:noProof/>
        </w:rPr>
        <w:t>521</w:t>
      </w:r>
      <w:r w:rsidRPr="00EE39D9">
        <w:rPr>
          <w:rFonts w:ascii="Cambria" w:hAnsi="Cambria"/>
          <w:noProof/>
        </w:rPr>
        <w:t>(7553), 436–444, doi:10.1038/nature14539.</w:t>
      </w:r>
    </w:p>
    <w:p w14:paraId="0556C68D"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Lenardic, A. (2017), PLATE TECTONICS A supercontinental boost, </w:t>
      </w:r>
      <w:r w:rsidRPr="00EE39D9">
        <w:rPr>
          <w:rFonts w:ascii="Cambria" w:hAnsi="Cambria"/>
          <w:i/>
          <w:iCs/>
          <w:noProof/>
        </w:rPr>
        <w:t>Nat. Publ. Gr.</w:t>
      </w:r>
      <w:r w:rsidRPr="00EE39D9">
        <w:rPr>
          <w:rFonts w:ascii="Cambria" w:hAnsi="Cambria"/>
          <w:noProof/>
        </w:rPr>
        <w:t xml:space="preserve">, </w:t>
      </w:r>
      <w:r w:rsidRPr="00EE39D9">
        <w:rPr>
          <w:rFonts w:ascii="Cambria" w:hAnsi="Cambria"/>
          <w:i/>
          <w:iCs/>
          <w:noProof/>
        </w:rPr>
        <w:t>10</w:t>
      </w:r>
      <w:r w:rsidRPr="00EE39D9">
        <w:rPr>
          <w:rFonts w:ascii="Cambria" w:hAnsi="Cambria"/>
          <w:noProof/>
        </w:rPr>
        <w:t>(1), 4–5, doi:10.1038/ngeo2862.</w:t>
      </w:r>
    </w:p>
    <w:p w14:paraId="6D0BBE46"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EE39D9">
        <w:rPr>
          <w:rFonts w:ascii="Cambria" w:hAnsi="Cambria"/>
          <w:i/>
          <w:iCs/>
          <w:noProof/>
        </w:rPr>
        <w:t>Nature</w:t>
      </w:r>
      <w:r w:rsidRPr="00EE39D9">
        <w:rPr>
          <w:rFonts w:ascii="Cambria" w:hAnsi="Cambria"/>
          <w:noProof/>
        </w:rPr>
        <w:t xml:space="preserve">, </w:t>
      </w:r>
      <w:r w:rsidRPr="00EE39D9">
        <w:rPr>
          <w:rFonts w:ascii="Cambria" w:hAnsi="Cambria"/>
          <w:i/>
          <w:iCs/>
          <w:noProof/>
        </w:rPr>
        <w:t>472</w:t>
      </w:r>
      <w:r w:rsidRPr="00EE39D9">
        <w:rPr>
          <w:rFonts w:ascii="Cambria" w:hAnsi="Cambria"/>
          <w:noProof/>
        </w:rPr>
        <w:t>(7344), 461–465, doi:10.1038/nature10001.</w:t>
      </w:r>
    </w:p>
    <w:p w14:paraId="768F8654"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Long, M. D., A. Levander, and P. M. Shearer (2014), An introduction to the special issue of Earth and Planetary Science Letters on USArray science, </w:t>
      </w:r>
      <w:r w:rsidRPr="00EE39D9">
        <w:rPr>
          <w:rFonts w:ascii="Cambria" w:hAnsi="Cambria"/>
          <w:i/>
          <w:iCs/>
          <w:noProof/>
        </w:rPr>
        <w:t>Earth Planet. Sci. Lett.</w:t>
      </w:r>
      <w:r w:rsidRPr="00EE39D9">
        <w:rPr>
          <w:rFonts w:ascii="Cambria" w:hAnsi="Cambria"/>
          <w:noProof/>
        </w:rPr>
        <w:t xml:space="preserve">, </w:t>
      </w:r>
      <w:r w:rsidRPr="00EE39D9">
        <w:rPr>
          <w:rFonts w:ascii="Cambria" w:hAnsi="Cambria"/>
          <w:i/>
          <w:iCs/>
          <w:noProof/>
        </w:rPr>
        <w:t>1</w:t>
      </w:r>
      <w:r w:rsidRPr="00EE39D9">
        <w:rPr>
          <w:rFonts w:ascii="Cambria" w:hAnsi="Cambria"/>
          <w:noProof/>
        </w:rPr>
        <w:t>(September 2014), 1–5, doi:10.1016/j.epsl.2014.06.016.</w:t>
      </w:r>
    </w:p>
    <w:p w14:paraId="7B212AF0"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Massari, A., M. Kohler, R. Clayton, R. Guy, T. Heaton, J. Bunn, K. M. Chandy, and D. Demetri (2017), Dense Building Instrumentation Application for City-Wide Structural Health Monitoring, in </w:t>
      </w:r>
      <w:r w:rsidRPr="00EE39D9">
        <w:rPr>
          <w:rFonts w:ascii="Cambria" w:hAnsi="Cambria"/>
          <w:i/>
          <w:iCs/>
          <w:noProof/>
        </w:rPr>
        <w:t>16th World Conference on Earthquake</w:t>
      </w:r>
      <w:r w:rsidRPr="00EE39D9">
        <w:rPr>
          <w:rFonts w:ascii="Cambria" w:hAnsi="Cambria"/>
          <w:noProof/>
        </w:rPr>
        <w:t>.</w:t>
      </w:r>
    </w:p>
    <w:p w14:paraId="42794514"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Mishra, J. K., and R. G. Gordon (2016), The rigid-plate and shrinking-plate hypotheses: Implications for the azimuths of transform faults, </w:t>
      </w:r>
      <w:r w:rsidRPr="00EE39D9">
        <w:rPr>
          <w:rFonts w:ascii="Cambria" w:hAnsi="Cambria"/>
          <w:i/>
          <w:iCs/>
          <w:noProof/>
        </w:rPr>
        <w:t>Tectonics</w:t>
      </w:r>
      <w:r w:rsidRPr="00EE39D9">
        <w:rPr>
          <w:rFonts w:ascii="Cambria" w:hAnsi="Cambria"/>
          <w:noProof/>
        </w:rPr>
        <w:t xml:space="preserve">, </w:t>
      </w:r>
      <w:r w:rsidRPr="00EE39D9">
        <w:rPr>
          <w:rFonts w:ascii="Cambria" w:hAnsi="Cambria"/>
          <w:i/>
          <w:iCs/>
          <w:noProof/>
        </w:rPr>
        <w:t>35</w:t>
      </w:r>
      <w:r w:rsidRPr="00EE39D9">
        <w:rPr>
          <w:rFonts w:ascii="Cambria" w:hAnsi="Cambria"/>
          <w:noProof/>
        </w:rPr>
        <w:t>(8), 1827–1842, doi:10.1002/2015TC003968.</w:t>
      </w:r>
    </w:p>
    <w:p w14:paraId="415BEEE6"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NAEEM ZAFAR, V. C. (2011), If you build it, they will come, </w:t>
      </w:r>
      <w:r w:rsidRPr="00EE39D9">
        <w:rPr>
          <w:rFonts w:ascii="Cambria" w:hAnsi="Cambria"/>
          <w:i/>
          <w:iCs/>
          <w:noProof/>
        </w:rPr>
        <w:t>Berkeley - Haas Case Ser.</w:t>
      </w:r>
    </w:p>
    <w:p w14:paraId="7EE8D733"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Niksarlioglu, S., and F. Kulahci (2013), An Artificial Neural Network Model for Earthquake Prediction and Relations between Environmental Parameters and Earthquakes, </w:t>
      </w:r>
      <w:r w:rsidRPr="00EE39D9">
        <w:rPr>
          <w:rFonts w:ascii="Cambria" w:hAnsi="Cambria"/>
          <w:i/>
          <w:iCs/>
          <w:noProof/>
        </w:rPr>
        <w:t>Int. J. Environ. Chem. Ecol. Geol. Geophys. Eng.</w:t>
      </w:r>
      <w:r w:rsidRPr="00EE39D9">
        <w:rPr>
          <w:rFonts w:ascii="Cambria" w:hAnsi="Cambria"/>
          <w:noProof/>
        </w:rPr>
        <w:t xml:space="preserve">, </w:t>
      </w:r>
      <w:r w:rsidRPr="00EE39D9">
        <w:rPr>
          <w:rFonts w:ascii="Cambria" w:hAnsi="Cambria"/>
          <w:i/>
          <w:iCs/>
          <w:noProof/>
        </w:rPr>
        <w:t>7</w:t>
      </w:r>
      <w:r w:rsidRPr="00EE39D9">
        <w:rPr>
          <w:rFonts w:ascii="Cambria" w:hAnsi="Cambria"/>
          <w:noProof/>
        </w:rPr>
        <w:t>(2), 65–68.</w:t>
      </w:r>
    </w:p>
    <w:p w14:paraId="4594C413"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Niu, F., P. G. Silver, R. M. Nadeau, and T. V. McEvilly (2003), Migration of seismic scatterers associated with the 1993 Parkfield aseismic transient event, </w:t>
      </w:r>
      <w:r w:rsidRPr="00EE39D9">
        <w:rPr>
          <w:rFonts w:ascii="Cambria" w:hAnsi="Cambria"/>
          <w:i/>
          <w:iCs/>
          <w:noProof/>
        </w:rPr>
        <w:t>Nature</w:t>
      </w:r>
      <w:r w:rsidRPr="00EE39D9">
        <w:rPr>
          <w:rFonts w:ascii="Cambria" w:hAnsi="Cambria"/>
          <w:noProof/>
        </w:rPr>
        <w:t xml:space="preserve">, </w:t>
      </w:r>
      <w:r w:rsidRPr="00EE39D9">
        <w:rPr>
          <w:rFonts w:ascii="Cambria" w:hAnsi="Cambria"/>
          <w:i/>
          <w:iCs/>
          <w:noProof/>
        </w:rPr>
        <w:t>426</w:t>
      </w:r>
      <w:r w:rsidRPr="00EE39D9">
        <w:rPr>
          <w:rFonts w:ascii="Cambria" w:hAnsi="Cambria"/>
          <w:noProof/>
        </w:rPr>
        <w:t>(6966), 544–548, doi:10.1038/nature02151.</w:t>
      </w:r>
    </w:p>
    <w:p w14:paraId="7732F32D"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Noda, S., and W. L. Ellsworth (2016), Scaling relation between earthquake magnitude and the departure time from P wave similar growth, </w:t>
      </w:r>
      <w:r w:rsidRPr="00EE39D9">
        <w:rPr>
          <w:rFonts w:ascii="Cambria" w:hAnsi="Cambria"/>
          <w:i/>
          <w:iCs/>
          <w:noProof/>
        </w:rPr>
        <w:t>Geophys. Res. Lett.</w:t>
      </w:r>
      <w:r w:rsidRPr="00EE39D9">
        <w:rPr>
          <w:rFonts w:ascii="Cambria" w:hAnsi="Cambria"/>
          <w:noProof/>
        </w:rPr>
        <w:t xml:space="preserve">, </w:t>
      </w:r>
      <w:r w:rsidRPr="00EE39D9">
        <w:rPr>
          <w:rFonts w:ascii="Cambria" w:hAnsi="Cambria"/>
          <w:i/>
          <w:iCs/>
          <w:noProof/>
        </w:rPr>
        <w:t>43</w:t>
      </w:r>
      <w:r w:rsidRPr="00EE39D9">
        <w:rPr>
          <w:rFonts w:ascii="Cambria" w:hAnsi="Cambria"/>
          <w:noProof/>
        </w:rPr>
        <w:t>(17), 9053–9060, doi:10.1002/2016GL070069.</w:t>
      </w:r>
    </w:p>
    <w:p w14:paraId="78A80339"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Noda, S., S. Yamamoto, and W. L. Ellsworth (2016), Rapid Estimation of Earthquake Magnitude from the Arrival Time of the Peak High‐Frequency Amplitude, </w:t>
      </w:r>
      <w:r w:rsidRPr="00EE39D9">
        <w:rPr>
          <w:rFonts w:ascii="Cambria" w:hAnsi="Cambria"/>
          <w:i/>
          <w:iCs/>
          <w:noProof/>
        </w:rPr>
        <w:t>Bull. Seismol. Soc. Am.</w:t>
      </w:r>
      <w:r w:rsidRPr="00EE39D9">
        <w:rPr>
          <w:rFonts w:ascii="Cambria" w:hAnsi="Cambria"/>
          <w:noProof/>
        </w:rPr>
        <w:t xml:space="preserve">, </w:t>
      </w:r>
      <w:r w:rsidRPr="00EE39D9">
        <w:rPr>
          <w:rFonts w:ascii="Cambria" w:hAnsi="Cambria"/>
          <w:i/>
          <w:iCs/>
          <w:noProof/>
        </w:rPr>
        <w:t>106</w:t>
      </w:r>
      <w:r w:rsidRPr="00EE39D9">
        <w:rPr>
          <w:rFonts w:ascii="Cambria" w:hAnsi="Cambria"/>
          <w:noProof/>
        </w:rPr>
        <w:t>(1), 232–241, doi:10.1785/0120150108.</w:t>
      </w:r>
    </w:p>
    <w:p w14:paraId="6090A7E7"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Perol, T., M. Gharbi, and M. Denolle (2017), Convolutional Neural Network for Earthquake Detection and Location,</w:t>
      </w:r>
    </w:p>
    <w:p w14:paraId="28862F0C"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Rouet-Leduc, B., C. Hulbert, N. Lubbers, K. Barros, C. Humphreys, and P. A. Johnson </w:t>
      </w:r>
      <w:r w:rsidRPr="00EE39D9">
        <w:rPr>
          <w:rFonts w:ascii="Cambria" w:hAnsi="Cambria"/>
          <w:noProof/>
        </w:rPr>
        <w:lastRenderedPageBreak/>
        <w:t>(2017), Machine Learning Predicts Laboratory Earthquakes, , 1–17.</w:t>
      </w:r>
    </w:p>
    <w:p w14:paraId="3EC7A8F0"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Ruano, A. E., G. Madureira, O. Barros, H. R. Khosravani, M. G. Ruano, and P. M. Ferreira (2014), Seismic detection using support vector machines, </w:t>
      </w:r>
      <w:r w:rsidRPr="00EE39D9">
        <w:rPr>
          <w:rFonts w:ascii="Cambria" w:hAnsi="Cambria"/>
          <w:i/>
          <w:iCs/>
          <w:noProof/>
        </w:rPr>
        <w:t>Neurocomputing</w:t>
      </w:r>
      <w:r w:rsidRPr="00EE39D9">
        <w:rPr>
          <w:rFonts w:ascii="Cambria" w:hAnsi="Cambria"/>
          <w:noProof/>
        </w:rPr>
        <w:t xml:space="preserve">, </w:t>
      </w:r>
      <w:r w:rsidRPr="00EE39D9">
        <w:rPr>
          <w:rFonts w:ascii="Cambria" w:hAnsi="Cambria"/>
          <w:i/>
          <w:iCs/>
          <w:noProof/>
        </w:rPr>
        <w:t>135</w:t>
      </w:r>
      <w:r w:rsidRPr="00EE39D9">
        <w:rPr>
          <w:rFonts w:ascii="Cambria" w:hAnsi="Cambria"/>
          <w:noProof/>
        </w:rPr>
        <w:t>(January), 273–283, doi:10.1016/j.neucom.2013.12.020.</w:t>
      </w:r>
    </w:p>
    <w:p w14:paraId="0CA8E744"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Sahlman, W. A. (2009), Dr. John’s Products, Ltd., </w:t>
      </w:r>
      <w:r w:rsidRPr="00EE39D9">
        <w:rPr>
          <w:rFonts w:ascii="Cambria" w:hAnsi="Cambria"/>
          <w:i/>
          <w:iCs/>
          <w:noProof/>
        </w:rPr>
        <w:t>Harv. Bus. Rev.</w:t>
      </w:r>
      <w:r w:rsidRPr="00EE39D9">
        <w:rPr>
          <w:rFonts w:ascii="Cambria" w:hAnsi="Cambria"/>
          <w:noProof/>
        </w:rPr>
        <w:t>, (January), 1–22.</w:t>
      </w:r>
    </w:p>
    <w:p w14:paraId="46BCDAA5"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Shirzaei, M., W. L. Ellsworth, K. F. Tiampo, P. J. Gonzalez, and M. Manga (2016), Surface uplift and time-dependent seismic hazard due to fluid injection in eastern Texas, </w:t>
      </w:r>
      <w:r w:rsidRPr="00EE39D9">
        <w:rPr>
          <w:rFonts w:ascii="Cambria" w:hAnsi="Cambria"/>
          <w:i/>
          <w:iCs/>
          <w:noProof/>
        </w:rPr>
        <w:t>Science (80-. ).</w:t>
      </w:r>
      <w:r w:rsidRPr="00EE39D9">
        <w:rPr>
          <w:rFonts w:ascii="Cambria" w:hAnsi="Cambria"/>
          <w:noProof/>
        </w:rPr>
        <w:t xml:space="preserve">, </w:t>
      </w:r>
      <w:r w:rsidRPr="00EE39D9">
        <w:rPr>
          <w:rFonts w:ascii="Cambria" w:hAnsi="Cambria"/>
          <w:i/>
          <w:iCs/>
          <w:noProof/>
        </w:rPr>
        <w:t>353</w:t>
      </w:r>
      <w:r w:rsidRPr="00EE39D9">
        <w:rPr>
          <w:rFonts w:ascii="Cambria" w:hAnsi="Cambria"/>
          <w:noProof/>
        </w:rPr>
        <w:t>(6306), 1416–1419, doi:10.1126/science.aag0262.</w:t>
      </w:r>
    </w:p>
    <w:p w14:paraId="561CB598"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Taira, T., P. G. Silver, F. Niu, and R. M. Nadeau (2009), Remote triggering of fault-strength changes on the San Andreas fault at Parkfield, </w:t>
      </w:r>
      <w:r w:rsidRPr="00EE39D9">
        <w:rPr>
          <w:rFonts w:ascii="Cambria" w:hAnsi="Cambria"/>
          <w:i/>
          <w:iCs/>
          <w:noProof/>
        </w:rPr>
        <w:t>Nature</w:t>
      </w:r>
      <w:r w:rsidRPr="00EE39D9">
        <w:rPr>
          <w:rFonts w:ascii="Cambria" w:hAnsi="Cambria"/>
          <w:noProof/>
        </w:rPr>
        <w:t xml:space="preserve">, </w:t>
      </w:r>
      <w:r w:rsidRPr="00EE39D9">
        <w:rPr>
          <w:rFonts w:ascii="Cambria" w:hAnsi="Cambria"/>
          <w:i/>
          <w:iCs/>
          <w:noProof/>
        </w:rPr>
        <w:t>461</w:t>
      </w:r>
      <w:r w:rsidRPr="00EE39D9">
        <w:rPr>
          <w:rFonts w:ascii="Cambria" w:hAnsi="Cambria"/>
          <w:noProof/>
        </w:rPr>
        <w:t>(7264), 636–639, doi:10.1038/nature08395.</w:t>
      </w:r>
    </w:p>
    <w:p w14:paraId="266F7744"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De Wit, R. W. L., A. P. Valentine, and J. Trampert (2013), Bayesian inference of Earth’s radial seismic structure from body-wave traveltimes using neural networks, </w:t>
      </w:r>
      <w:r w:rsidRPr="00EE39D9">
        <w:rPr>
          <w:rFonts w:ascii="Cambria" w:hAnsi="Cambria"/>
          <w:i/>
          <w:iCs/>
          <w:noProof/>
        </w:rPr>
        <w:t>Geophys. J. Int.</w:t>
      </w:r>
      <w:r w:rsidRPr="00EE39D9">
        <w:rPr>
          <w:rFonts w:ascii="Cambria" w:hAnsi="Cambria"/>
          <w:noProof/>
        </w:rPr>
        <w:t xml:space="preserve">, </w:t>
      </w:r>
      <w:r w:rsidRPr="00EE39D9">
        <w:rPr>
          <w:rFonts w:ascii="Cambria" w:hAnsi="Cambria"/>
          <w:i/>
          <w:iCs/>
          <w:noProof/>
        </w:rPr>
        <w:t>195</w:t>
      </w:r>
      <w:r w:rsidRPr="00EE39D9">
        <w:rPr>
          <w:rFonts w:ascii="Cambria" w:hAnsi="Cambria"/>
          <w:noProof/>
        </w:rPr>
        <w:t>(1), 408–422, doi:10.1093/gji/ggt220.</w:t>
      </w:r>
    </w:p>
    <w:p w14:paraId="1D3F2686"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Yin, R.-C., Y.-M. Wu, and T.-Y. Hsu (2016), Application of the low-cost MEMS-type seismometer for structural health monitoring: A pre-study, in </w:t>
      </w:r>
      <w:r w:rsidRPr="00EE39D9">
        <w:rPr>
          <w:rFonts w:ascii="Cambria" w:hAnsi="Cambria"/>
          <w:i/>
          <w:iCs/>
          <w:noProof/>
        </w:rPr>
        <w:t>2016 IEEE International Instrumentation and Measurement Technology Conference Proceedings</w:t>
      </w:r>
      <w:r w:rsidRPr="00EE39D9">
        <w:rPr>
          <w:rFonts w:ascii="Cambria" w:hAnsi="Cambria"/>
          <w:noProof/>
        </w:rPr>
        <w:t>, pp. 1–5, IEEE.</w:t>
      </w:r>
    </w:p>
    <w:p w14:paraId="1AB5ACB6"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Yoffie, D. B., and R. Kim (2009), E Ink in 2008, </w:t>
      </w:r>
      <w:r w:rsidRPr="00EE39D9">
        <w:rPr>
          <w:rFonts w:ascii="Cambria" w:hAnsi="Cambria"/>
          <w:i/>
          <w:iCs/>
          <w:noProof/>
        </w:rPr>
        <w:t>Harv. Bus. Rev.</w:t>
      </w:r>
      <w:r w:rsidRPr="00EE39D9">
        <w:rPr>
          <w:rFonts w:ascii="Cambria" w:hAnsi="Cambria"/>
          <w:noProof/>
        </w:rPr>
        <w:t>, (February), 1–5.</w:t>
      </w:r>
    </w:p>
    <w:p w14:paraId="46AF8747" w14:textId="77777777" w:rsidR="00EE39D9" w:rsidRPr="00EE39D9" w:rsidRDefault="00EE39D9" w:rsidP="00EE39D9">
      <w:pPr>
        <w:widowControl w:val="0"/>
        <w:autoSpaceDE w:val="0"/>
        <w:autoSpaceDN w:val="0"/>
        <w:adjustRightInd w:val="0"/>
        <w:ind w:left="480" w:hanging="480"/>
        <w:rPr>
          <w:rFonts w:ascii="Cambria" w:hAnsi="Cambria"/>
          <w:noProof/>
        </w:rPr>
      </w:pPr>
      <w:r w:rsidRPr="00EE39D9">
        <w:rPr>
          <w:rFonts w:ascii="Cambria" w:hAnsi="Cambria"/>
          <w:noProof/>
        </w:rPr>
        <w:t xml:space="preserve">Zheng, L., R. G. Gordon, and C. Kreemer (2014), Absolute plate velocities from seismic anisotropy: Importance of correlated errors, </w:t>
      </w:r>
      <w:r w:rsidRPr="00EE39D9">
        <w:rPr>
          <w:rFonts w:ascii="Cambria" w:hAnsi="Cambria"/>
          <w:i/>
          <w:iCs/>
          <w:noProof/>
        </w:rPr>
        <w:t>J. Geophys. Res. Solid Earth</w:t>
      </w:r>
      <w:r w:rsidRPr="00EE39D9">
        <w:rPr>
          <w:rFonts w:ascii="Cambria" w:hAnsi="Cambria"/>
          <w:noProof/>
        </w:rPr>
        <w:t xml:space="preserve">, </w:t>
      </w:r>
      <w:r w:rsidRPr="00EE39D9">
        <w:rPr>
          <w:rFonts w:ascii="Cambria" w:hAnsi="Cambria"/>
          <w:i/>
          <w:iCs/>
          <w:noProof/>
        </w:rPr>
        <w:t>119</w:t>
      </w:r>
      <w:r w:rsidRPr="00EE39D9">
        <w:rPr>
          <w:rFonts w:ascii="Cambria" w:hAnsi="Cambria"/>
          <w:noProof/>
        </w:rPr>
        <w:t>(9), 7336–7352, doi:10.1002/2013JB010902.</w:t>
      </w:r>
    </w:p>
    <w:p w14:paraId="61EF4728" w14:textId="6BE190A7" w:rsidR="00E35418" w:rsidRDefault="00E35418" w:rsidP="00EE39D9">
      <w:pPr>
        <w:widowControl w:val="0"/>
        <w:autoSpaceDE w:val="0"/>
        <w:autoSpaceDN w:val="0"/>
        <w:adjustRightInd w:val="0"/>
        <w:ind w:left="480" w:hanging="480"/>
      </w:pPr>
      <w:r>
        <w:fldChar w:fldCharType="end"/>
      </w:r>
    </w:p>
    <w:p w14:paraId="45C987C7" w14:textId="31D3C44C" w:rsidR="000C1D18" w:rsidRDefault="000C1D18" w:rsidP="00E35418">
      <w:pPr>
        <w:widowControl w:val="0"/>
        <w:autoSpaceDE w:val="0"/>
        <w:autoSpaceDN w:val="0"/>
        <w:adjustRightInd w:val="0"/>
        <w:ind w:left="480" w:hanging="480"/>
      </w:pP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1754BF6"/>
    <w:multiLevelType w:val="hybridMultilevel"/>
    <w:tmpl w:val="E82EB222"/>
    <w:lvl w:ilvl="0" w:tplc="6BFAC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3279"/>
    <w:rsid w:val="00014118"/>
    <w:rsid w:val="00020C8B"/>
    <w:rsid w:val="00025C1B"/>
    <w:rsid w:val="000348CF"/>
    <w:rsid w:val="00036FB5"/>
    <w:rsid w:val="00052381"/>
    <w:rsid w:val="00062CC0"/>
    <w:rsid w:val="00076F6D"/>
    <w:rsid w:val="000772F3"/>
    <w:rsid w:val="000842D9"/>
    <w:rsid w:val="00094E22"/>
    <w:rsid w:val="000A4904"/>
    <w:rsid w:val="000A56F1"/>
    <w:rsid w:val="000A75ED"/>
    <w:rsid w:val="000C179A"/>
    <w:rsid w:val="000C1D18"/>
    <w:rsid w:val="000C20C2"/>
    <w:rsid w:val="000C3A23"/>
    <w:rsid w:val="000C7DC6"/>
    <w:rsid w:val="000D3DD9"/>
    <w:rsid w:val="000F45C5"/>
    <w:rsid w:val="00115224"/>
    <w:rsid w:val="001228C1"/>
    <w:rsid w:val="001249D8"/>
    <w:rsid w:val="00137AF6"/>
    <w:rsid w:val="00147DBD"/>
    <w:rsid w:val="001556CF"/>
    <w:rsid w:val="00162B3D"/>
    <w:rsid w:val="001702A0"/>
    <w:rsid w:val="001801C0"/>
    <w:rsid w:val="00184A35"/>
    <w:rsid w:val="001963BF"/>
    <w:rsid w:val="001A1194"/>
    <w:rsid w:val="001A595F"/>
    <w:rsid w:val="001B0040"/>
    <w:rsid w:val="001B4728"/>
    <w:rsid w:val="001C1ED1"/>
    <w:rsid w:val="001F794F"/>
    <w:rsid w:val="0020732F"/>
    <w:rsid w:val="002161BB"/>
    <w:rsid w:val="00221C6E"/>
    <w:rsid w:val="00224414"/>
    <w:rsid w:val="002300EB"/>
    <w:rsid w:val="002435A3"/>
    <w:rsid w:val="0028094F"/>
    <w:rsid w:val="002B7759"/>
    <w:rsid w:val="002C26D3"/>
    <w:rsid w:val="002D0734"/>
    <w:rsid w:val="002D0F80"/>
    <w:rsid w:val="002E0129"/>
    <w:rsid w:val="002E187A"/>
    <w:rsid w:val="002E500A"/>
    <w:rsid w:val="002F4CF3"/>
    <w:rsid w:val="00310C45"/>
    <w:rsid w:val="003171E5"/>
    <w:rsid w:val="00322715"/>
    <w:rsid w:val="00324ED8"/>
    <w:rsid w:val="00341AD6"/>
    <w:rsid w:val="00360A2E"/>
    <w:rsid w:val="00377555"/>
    <w:rsid w:val="00381EC0"/>
    <w:rsid w:val="00385095"/>
    <w:rsid w:val="003967E6"/>
    <w:rsid w:val="003B03E6"/>
    <w:rsid w:val="003D0024"/>
    <w:rsid w:val="003D67D2"/>
    <w:rsid w:val="003E25ED"/>
    <w:rsid w:val="003F10A4"/>
    <w:rsid w:val="003F682B"/>
    <w:rsid w:val="00410A65"/>
    <w:rsid w:val="00411E85"/>
    <w:rsid w:val="00430750"/>
    <w:rsid w:val="00433D61"/>
    <w:rsid w:val="00455F94"/>
    <w:rsid w:val="00461989"/>
    <w:rsid w:val="00463781"/>
    <w:rsid w:val="004827A9"/>
    <w:rsid w:val="00482E26"/>
    <w:rsid w:val="004A19C5"/>
    <w:rsid w:val="004B71E6"/>
    <w:rsid w:val="004E7467"/>
    <w:rsid w:val="004F549A"/>
    <w:rsid w:val="00502AF3"/>
    <w:rsid w:val="0050345A"/>
    <w:rsid w:val="0050518E"/>
    <w:rsid w:val="005145A5"/>
    <w:rsid w:val="00527CDB"/>
    <w:rsid w:val="0054763B"/>
    <w:rsid w:val="00564B7F"/>
    <w:rsid w:val="00572988"/>
    <w:rsid w:val="005743B8"/>
    <w:rsid w:val="0058013C"/>
    <w:rsid w:val="00582600"/>
    <w:rsid w:val="00590779"/>
    <w:rsid w:val="00595090"/>
    <w:rsid w:val="00595B44"/>
    <w:rsid w:val="005B0C8E"/>
    <w:rsid w:val="005B66F1"/>
    <w:rsid w:val="005B7DF8"/>
    <w:rsid w:val="005D071C"/>
    <w:rsid w:val="005D3E28"/>
    <w:rsid w:val="005D4DD5"/>
    <w:rsid w:val="006044C4"/>
    <w:rsid w:val="006074CF"/>
    <w:rsid w:val="0063028C"/>
    <w:rsid w:val="00635B01"/>
    <w:rsid w:val="006402B8"/>
    <w:rsid w:val="00643A10"/>
    <w:rsid w:val="006608E9"/>
    <w:rsid w:val="00667C5E"/>
    <w:rsid w:val="00697097"/>
    <w:rsid w:val="006A3C5F"/>
    <w:rsid w:val="006A458D"/>
    <w:rsid w:val="006B467C"/>
    <w:rsid w:val="006C0123"/>
    <w:rsid w:val="006D4323"/>
    <w:rsid w:val="006E592C"/>
    <w:rsid w:val="006F60B2"/>
    <w:rsid w:val="0070150D"/>
    <w:rsid w:val="00705FD1"/>
    <w:rsid w:val="00715844"/>
    <w:rsid w:val="00743289"/>
    <w:rsid w:val="00746C7B"/>
    <w:rsid w:val="007702D8"/>
    <w:rsid w:val="00773882"/>
    <w:rsid w:val="00780D09"/>
    <w:rsid w:val="007930B2"/>
    <w:rsid w:val="00796C7C"/>
    <w:rsid w:val="007E27F4"/>
    <w:rsid w:val="00803436"/>
    <w:rsid w:val="00805CF4"/>
    <w:rsid w:val="0083037E"/>
    <w:rsid w:val="008535E1"/>
    <w:rsid w:val="00887131"/>
    <w:rsid w:val="00897643"/>
    <w:rsid w:val="008A7557"/>
    <w:rsid w:val="008B6924"/>
    <w:rsid w:val="008C08E5"/>
    <w:rsid w:val="008F0C99"/>
    <w:rsid w:val="008F1D69"/>
    <w:rsid w:val="008F3531"/>
    <w:rsid w:val="00901361"/>
    <w:rsid w:val="00904A2D"/>
    <w:rsid w:val="00910C59"/>
    <w:rsid w:val="00926A18"/>
    <w:rsid w:val="00933904"/>
    <w:rsid w:val="00940474"/>
    <w:rsid w:val="0095192E"/>
    <w:rsid w:val="00952C91"/>
    <w:rsid w:val="00967058"/>
    <w:rsid w:val="00975F1A"/>
    <w:rsid w:val="00995522"/>
    <w:rsid w:val="009B1D65"/>
    <w:rsid w:val="009C39DF"/>
    <w:rsid w:val="009D6DA1"/>
    <w:rsid w:val="009E04CB"/>
    <w:rsid w:val="009E1805"/>
    <w:rsid w:val="009E785B"/>
    <w:rsid w:val="00A05AE8"/>
    <w:rsid w:val="00A1105E"/>
    <w:rsid w:val="00A135E9"/>
    <w:rsid w:val="00A164FF"/>
    <w:rsid w:val="00A3597C"/>
    <w:rsid w:val="00A52C34"/>
    <w:rsid w:val="00A66DBE"/>
    <w:rsid w:val="00A803DD"/>
    <w:rsid w:val="00A86A75"/>
    <w:rsid w:val="00A943BB"/>
    <w:rsid w:val="00AA5951"/>
    <w:rsid w:val="00AC7FFE"/>
    <w:rsid w:val="00AE229F"/>
    <w:rsid w:val="00AE2A7E"/>
    <w:rsid w:val="00AE7B6D"/>
    <w:rsid w:val="00AF7967"/>
    <w:rsid w:val="00B40898"/>
    <w:rsid w:val="00B4270F"/>
    <w:rsid w:val="00B50701"/>
    <w:rsid w:val="00B67FB9"/>
    <w:rsid w:val="00B73F4F"/>
    <w:rsid w:val="00B75777"/>
    <w:rsid w:val="00B80625"/>
    <w:rsid w:val="00B91029"/>
    <w:rsid w:val="00B94C1D"/>
    <w:rsid w:val="00BA1FFA"/>
    <w:rsid w:val="00BC04BE"/>
    <w:rsid w:val="00BC5199"/>
    <w:rsid w:val="00BE4A57"/>
    <w:rsid w:val="00BF6BE0"/>
    <w:rsid w:val="00C012E6"/>
    <w:rsid w:val="00C02AE2"/>
    <w:rsid w:val="00C0427C"/>
    <w:rsid w:val="00C062BE"/>
    <w:rsid w:val="00C17349"/>
    <w:rsid w:val="00C228FC"/>
    <w:rsid w:val="00C22E78"/>
    <w:rsid w:val="00C41EF3"/>
    <w:rsid w:val="00C500FE"/>
    <w:rsid w:val="00C532E0"/>
    <w:rsid w:val="00C5488F"/>
    <w:rsid w:val="00C63621"/>
    <w:rsid w:val="00C86C37"/>
    <w:rsid w:val="00C95F1F"/>
    <w:rsid w:val="00CA009D"/>
    <w:rsid w:val="00CA7BA7"/>
    <w:rsid w:val="00CD33A8"/>
    <w:rsid w:val="00CE40BE"/>
    <w:rsid w:val="00CE51FA"/>
    <w:rsid w:val="00CE6911"/>
    <w:rsid w:val="00D02E7D"/>
    <w:rsid w:val="00D173E7"/>
    <w:rsid w:val="00D457FE"/>
    <w:rsid w:val="00D5012C"/>
    <w:rsid w:val="00D83FEC"/>
    <w:rsid w:val="00D84BAC"/>
    <w:rsid w:val="00D866BD"/>
    <w:rsid w:val="00DA2817"/>
    <w:rsid w:val="00DA464D"/>
    <w:rsid w:val="00DC14FD"/>
    <w:rsid w:val="00DE63DF"/>
    <w:rsid w:val="00DE6770"/>
    <w:rsid w:val="00DF42EC"/>
    <w:rsid w:val="00DF614D"/>
    <w:rsid w:val="00E35418"/>
    <w:rsid w:val="00E72B30"/>
    <w:rsid w:val="00E83881"/>
    <w:rsid w:val="00E872B0"/>
    <w:rsid w:val="00E9370F"/>
    <w:rsid w:val="00E94863"/>
    <w:rsid w:val="00EA1D08"/>
    <w:rsid w:val="00EC2E25"/>
    <w:rsid w:val="00EE39D9"/>
    <w:rsid w:val="00EE5051"/>
    <w:rsid w:val="00EF6DCA"/>
    <w:rsid w:val="00F11193"/>
    <w:rsid w:val="00F1335C"/>
    <w:rsid w:val="00F1692B"/>
    <w:rsid w:val="00F21D92"/>
    <w:rsid w:val="00F44BF9"/>
    <w:rsid w:val="00F4589A"/>
    <w:rsid w:val="00F70799"/>
    <w:rsid w:val="00F75EED"/>
    <w:rsid w:val="00F942A5"/>
    <w:rsid w:val="00FB6F70"/>
    <w:rsid w:val="00FD7345"/>
    <w:rsid w:val="00FE19CF"/>
    <w:rsid w:val="00FE7CF2"/>
    <w:rsid w:val="00FF0395"/>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8</TotalTime>
  <Pages>12</Pages>
  <Words>14205</Words>
  <Characters>80972</Characters>
  <Application>Microsoft Macintosh Word</Application>
  <DocSecurity>0</DocSecurity>
  <Lines>674</Lines>
  <Paragraphs>189</Paragraphs>
  <ScaleCrop>false</ScaleCrop>
  <Company>UC Berkeley</Company>
  <LinksUpToDate>false</LinksUpToDate>
  <CharactersWithSpaces>949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50</cp:revision>
  <dcterms:created xsi:type="dcterms:W3CDTF">2017-01-02T19:00:00Z</dcterms:created>
  <dcterms:modified xsi:type="dcterms:W3CDTF">2017-04-07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